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End w:id="0"/>
      <w:r w:rsidRPr="00320981">
        <w:rPr>
          <w:rFonts w:asciiTheme="majorHAnsi" w:eastAsia="Calibri" w:hAnsiTheme="majorHAnsi" w:cs="Calibri" w:hint="eastAsia"/>
          <w:b/>
          <w:sz w:val="44"/>
          <w:szCs w:val="44"/>
        </w:rPr>
        <w:t>LogiWord</w:t>
      </w:r>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Akos Faddi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David Kabaly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1C3A5B" w:rsidRDefault="00BD687B" w:rsidP="001C3A5B">
      <w:pPr>
        <w:pStyle w:val="TOC1"/>
      </w:pPr>
      <w:r w:rsidRPr="001C3A5B">
        <w:t>Table of contents</w:t>
      </w:r>
    </w:p>
    <w:p w14:paraId="05BD2D29" w14:textId="519729AB"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804C3F">
          <w:rPr>
            <w:webHidden/>
          </w:rPr>
          <w:t>1</w:t>
        </w:r>
        <w:r w:rsidRPr="00663F6B">
          <w:rPr>
            <w:webHidden/>
          </w:rPr>
          <w:fldChar w:fldCharType="end"/>
        </w:r>
      </w:hyperlink>
    </w:p>
    <w:p w14:paraId="457A34F8" w14:textId="7D5F39F0" w:rsidR="00663F6B" w:rsidRPr="00663F6B" w:rsidRDefault="00192450"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804C3F">
          <w:rPr>
            <w:webHidden/>
          </w:rPr>
          <w:t>2</w:t>
        </w:r>
        <w:r w:rsidR="00663F6B" w:rsidRPr="00663F6B">
          <w:rPr>
            <w:webHidden/>
          </w:rPr>
          <w:fldChar w:fldCharType="end"/>
        </w:r>
      </w:hyperlink>
    </w:p>
    <w:p w14:paraId="7C4ED4F9" w14:textId="74EE0FA1"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75" w:history="1">
        <w:r w:rsidR="00663F6B" w:rsidRPr="00663F6B">
          <w:rPr>
            <w:rStyle w:val="Hyperlink"/>
            <w:rFonts w:asciiTheme="majorHAnsi" w:hAnsiTheme="majorHAnsi" w:cstheme="majorHAnsi"/>
          </w:rPr>
          <w:t>Rich Pi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w:t>
        </w:r>
        <w:r w:rsidR="00663F6B" w:rsidRPr="00663F6B">
          <w:rPr>
            <w:rFonts w:asciiTheme="majorHAnsi" w:hAnsiTheme="majorHAnsi" w:cstheme="majorHAnsi"/>
            <w:webHidden/>
          </w:rPr>
          <w:fldChar w:fldCharType="end"/>
        </w:r>
      </w:hyperlink>
    </w:p>
    <w:p w14:paraId="774D4E36" w14:textId="799C40A3"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76" w:history="1">
        <w:r w:rsidR="00663F6B" w:rsidRPr="00663F6B">
          <w:rPr>
            <w:rStyle w:val="Hyperlink"/>
            <w:rFonts w:asciiTheme="majorHAnsi" w:hAnsiTheme="majorHAnsi" w:cstheme="majorHAnsi"/>
          </w:rPr>
          <w:t>Background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w:t>
        </w:r>
        <w:r w:rsidR="00663F6B" w:rsidRPr="00663F6B">
          <w:rPr>
            <w:rFonts w:asciiTheme="majorHAnsi" w:hAnsiTheme="majorHAnsi" w:cstheme="majorHAnsi"/>
            <w:webHidden/>
          </w:rPr>
          <w:fldChar w:fldCharType="end"/>
        </w:r>
      </w:hyperlink>
    </w:p>
    <w:p w14:paraId="6BBE7443" w14:textId="71267BF8"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77" w:history="1">
        <w:r w:rsidR="00663F6B" w:rsidRPr="00663F6B">
          <w:rPr>
            <w:rStyle w:val="Hyperlink"/>
            <w:rFonts w:asciiTheme="majorHAnsi" w:hAnsiTheme="majorHAnsi" w:cstheme="majorHAnsi"/>
          </w:rPr>
          <w:t>Project stru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w:t>
        </w:r>
        <w:r w:rsidR="00663F6B" w:rsidRPr="00663F6B">
          <w:rPr>
            <w:rFonts w:asciiTheme="majorHAnsi" w:hAnsiTheme="majorHAnsi" w:cstheme="majorHAnsi"/>
            <w:webHidden/>
          </w:rPr>
          <w:fldChar w:fldCharType="end"/>
        </w:r>
      </w:hyperlink>
    </w:p>
    <w:p w14:paraId="047F17EB" w14:textId="75220B37"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78" w:history="1">
        <w:r w:rsidR="00663F6B" w:rsidRPr="00663F6B">
          <w:rPr>
            <w:rStyle w:val="Hyperlink"/>
            <w:rFonts w:asciiTheme="majorHAnsi" w:hAnsiTheme="majorHAnsi" w:cstheme="majorHAnsi"/>
          </w:rPr>
          <w:t>Acronyms and abbreviation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7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w:t>
        </w:r>
        <w:r w:rsidR="00663F6B" w:rsidRPr="00663F6B">
          <w:rPr>
            <w:rFonts w:asciiTheme="majorHAnsi" w:hAnsiTheme="majorHAnsi" w:cstheme="majorHAnsi"/>
            <w:webHidden/>
          </w:rPr>
          <w:fldChar w:fldCharType="end"/>
        </w:r>
      </w:hyperlink>
    </w:p>
    <w:p w14:paraId="1AC5434D" w14:textId="222253A2" w:rsidR="00663F6B" w:rsidRPr="001C3A5B" w:rsidRDefault="00192450"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804C3F">
          <w:rPr>
            <w:webHidden/>
          </w:rPr>
          <w:t>8</w:t>
        </w:r>
        <w:r w:rsidR="00663F6B" w:rsidRPr="001C3A5B">
          <w:rPr>
            <w:webHidden/>
          </w:rPr>
          <w:fldChar w:fldCharType="end"/>
        </w:r>
      </w:hyperlink>
    </w:p>
    <w:p w14:paraId="1CB3ABE7" w14:textId="7A2298CF"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80" w:history="1">
        <w:r w:rsidR="00663F6B" w:rsidRPr="00663F6B">
          <w:rPr>
            <w:rStyle w:val="Hyperlink"/>
            <w:rFonts w:asciiTheme="majorHAnsi" w:hAnsiTheme="majorHAnsi" w:cstheme="majorHAnsi"/>
          </w:rPr>
          <w:t>Requiremen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9</w:t>
        </w:r>
        <w:r w:rsidR="00663F6B" w:rsidRPr="00663F6B">
          <w:rPr>
            <w:rFonts w:asciiTheme="majorHAnsi" w:hAnsiTheme="majorHAnsi" w:cstheme="majorHAnsi"/>
            <w:webHidden/>
          </w:rPr>
          <w:fldChar w:fldCharType="end"/>
        </w:r>
      </w:hyperlink>
    </w:p>
    <w:p w14:paraId="33D688F9" w14:textId="1319A149"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00663F6B" w:rsidRPr="00663F6B">
          <w:rPr>
            <w:rStyle w:val="Hyperlink"/>
            <w:rFonts w:asciiTheme="majorHAnsi" w:hAnsiTheme="majorHAnsi" w:cstheme="majorHAnsi"/>
            <w:noProof/>
          </w:rPr>
          <w:t>MoSCoW prioritiz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1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9</w:t>
        </w:r>
        <w:r w:rsidR="00663F6B" w:rsidRPr="00663F6B">
          <w:rPr>
            <w:rFonts w:asciiTheme="majorHAnsi" w:hAnsiTheme="majorHAnsi" w:cstheme="majorHAnsi"/>
            <w:noProof/>
            <w:webHidden/>
          </w:rPr>
          <w:fldChar w:fldCharType="end"/>
        </w:r>
      </w:hyperlink>
    </w:p>
    <w:p w14:paraId="485179F2" w14:textId="3D0D460F"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00663F6B" w:rsidRPr="00663F6B">
          <w:rPr>
            <w:rStyle w:val="Hyperlink"/>
            <w:rFonts w:asciiTheme="majorHAnsi" w:hAnsiTheme="majorHAnsi" w:cstheme="majorHAnsi"/>
            <w:noProof/>
          </w:rPr>
          <w:t>Prioritized requireme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2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0</w:t>
        </w:r>
        <w:r w:rsidR="00663F6B" w:rsidRPr="00663F6B">
          <w:rPr>
            <w:rFonts w:asciiTheme="majorHAnsi" w:hAnsiTheme="majorHAnsi" w:cstheme="majorHAnsi"/>
            <w:noProof/>
            <w:webHidden/>
          </w:rPr>
          <w:fldChar w:fldCharType="end"/>
        </w:r>
      </w:hyperlink>
    </w:p>
    <w:p w14:paraId="78C0094F" w14:textId="31667AA8"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00663F6B" w:rsidRPr="00663F6B">
          <w:rPr>
            <w:rStyle w:val="Hyperlink"/>
            <w:rFonts w:asciiTheme="majorHAnsi" w:hAnsiTheme="majorHAnsi" w:cstheme="majorHAnsi"/>
            <w:noProof/>
          </w:rPr>
          <w:t>Use cas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3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7A321814" w14:textId="16E8C758" w:rsidR="00663F6B" w:rsidRPr="00663F6B" w:rsidRDefault="00192450">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00663F6B" w:rsidRPr="00663F6B">
          <w:rPr>
            <w:rStyle w:val="Hyperlink"/>
            <w:rFonts w:asciiTheme="majorHAnsi" w:hAnsiTheme="majorHAnsi" w:cstheme="majorHAnsi"/>
            <w:noProof/>
          </w:rPr>
          <w:t>Use case Diagra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3</w:t>
        </w:r>
        <w:r w:rsidR="00663F6B" w:rsidRPr="00663F6B">
          <w:rPr>
            <w:rFonts w:asciiTheme="majorHAnsi" w:hAnsiTheme="majorHAnsi" w:cstheme="majorHAnsi"/>
            <w:noProof/>
            <w:webHidden/>
          </w:rPr>
          <w:fldChar w:fldCharType="end"/>
        </w:r>
      </w:hyperlink>
    </w:p>
    <w:p w14:paraId="6ED2A52F" w14:textId="6B1A434A" w:rsidR="00663F6B" w:rsidRPr="00663F6B" w:rsidRDefault="00192450">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00663F6B" w:rsidRPr="00663F6B">
          <w:rPr>
            <w:rStyle w:val="Hyperlink"/>
            <w:rFonts w:asciiTheme="majorHAnsi" w:hAnsiTheme="majorHAnsi" w:cstheme="majorHAnsi"/>
            <w:noProof/>
          </w:rPr>
          <w:t>Use case description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2217E7E6" w14:textId="49687D60" w:rsidR="00663F6B" w:rsidRPr="00663F6B" w:rsidRDefault="00192450">
      <w:pPr>
        <w:pStyle w:val="TOC5"/>
        <w:tabs>
          <w:tab w:val="right" w:leader="dot" w:pos="9622"/>
        </w:tabs>
        <w:rPr>
          <w:rFonts w:asciiTheme="majorHAnsi" w:hAnsiTheme="majorHAnsi" w:cstheme="majorHAnsi"/>
          <w:noProof/>
        </w:rPr>
      </w:pPr>
      <w:hyperlink w:anchor="_Toc27393386" w:history="1">
        <w:r w:rsidR="00663F6B" w:rsidRPr="00663F6B">
          <w:rPr>
            <w:rStyle w:val="Hyperlink"/>
            <w:rFonts w:asciiTheme="majorHAnsi" w:hAnsiTheme="majorHAnsi" w:cstheme="majorHAnsi"/>
            <w:noProof/>
          </w:rPr>
          <w:t>Use case: Classic Single Player mode</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6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4</w:t>
        </w:r>
        <w:r w:rsidR="00663F6B" w:rsidRPr="00663F6B">
          <w:rPr>
            <w:rFonts w:asciiTheme="majorHAnsi" w:hAnsiTheme="majorHAnsi" w:cstheme="majorHAnsi"/>
            <w:noProof/>
            <w:webHidden/>
          </w:rPr>
          <w:fldChar w:fldCharType="end"/>
        </w:r>
      </w:hyperlink>
    </w:p>
    <w:p w14:paraId="0A2824B8" w14:textId="70908CBD" w:rsidR="00663F6B" w:rsidRPr="00663F6B" w:rsidRDefault="00192450">
      <w:pPr>
        <w:pStyle w:val="TOC5"/>
        <w:tabs>
          <w:tab w:val="right" w:leader="dot" w:pos="9622"/>
        </w:tabs>
        <w:rPr>
          <w:rFonts w:asciiTheme="majorHAnsi" w:hAnsiTheme="majorHAnsi" w:cstheme="majorHAnsi"/>
          <w:noProof/>
        </w:rPr>
      </w:pPr>
      <w:hyperlink w:anchor="_Toc27393387" w:history="1">
        <w:r w:rsidR="00663F6B" w:rsidRPr="00663F6B">
          <w:rPr>
            <w:rStyle w:val="Hyperlink"/>
            <w:rFonts w:asciiTheme="majorHAnsi" w:hAnsiTheme="majorHAnsi" w:cstheme="majorHAnsi"/>
            <w:noProof/>
          </w:rPr>
          <w:t>Use case: Challenge a friend for a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4115693B" w14:textId="58311558" w:rsidR="00663F6B" w:rsidRPr="00663F6B" w:rsidRDefault="00192450">
      <w:pPr>
        <w:pStyle w:val="TOC5"/>
        <w:tabs>
          <w:tab w:val="right" w:leader="dot" w:pos="9622"/>
        </w:tabs>
        <w:rPr>
          <w:rFonts w:asciiTheme="majorHAnsi" w:hAnsiTheme="majorHAnsi" w:cstheme="majorHAnsi"/>
          <w:noProof/>
        </w:rPr>
      </w:pPr>
      <w:hyperlink w:anchor="_Toc27393388" w:history="1">
        <w:r w:rsidR="00663F6B" w:rsidRPr="00663F6B">
          <w:rPr>
            <w:rStyle w:val="Hyperlink"/>
            <w:rFonts w:asciiTheme="majorHAnsi" w:hAnsiTheme="majorHAnsi" w:cstheme="majorHAnsi"/>
            <w:noProof/>
          </w:rPr>
          <w:t>Use case: Play a random multiplayer match</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38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15</w:t>
        </w:r>
        <w:r w:rsidR="00663F6B" w:rsidRPr="00663F6B">
          <w:rPr>
            <w:rFonts w:asciiTheme="majorHAnsi" w:hAnsiTheme="majorHAnsi" w:cstheme="majorHAnsi"/>
            <w:noProof/>
            <w:webHidden/>
          </w:rPr>
          <w:fldChar w:fldCharType="end"/>
        </w:r>
      </w:hyperlink>
    </w:p>
    <w:p w14:paraId="6D72D3B9" w14:textId="28D9DAB7"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89" w:history="1">
        <w:r w:rsidR="00663F6B" w:rsidRPr="00663F6B">
          <w:rPr>
            <w:rStyle w:val="Hyperlink"/>
            <w:rFonts w:asciiTheme="majorHAnsi" w:hAnsiTheme="majorHAnsi" w:cstheme="majorHAnsi"/>
          </w:rPr>
          <w:t>Domain entit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8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6</w:t>
        </w:r>
        <w:r w:rsidR="00663F6B" w:rsidRPr="00663F6B">
          <w:rPr>
            <w:rFonts w:asciiTheme="majorHAnsi" w:hAnsiTheme="majorHAnsi" w:cstheme="majorHAnsi"/>
            <w:webHidden/>
          </w:rPr>
          <w:fldChar w:fldCharType="end"/>
        </w:r>
      </w:hyperlink>
    </w:p>
    <w:p w14:paraId="6931517F" w14:textId="3A276318"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0" w:history="1">
        <w:r w:rsidR="00663F6B" w:rsidRPr="00663F6B">
          <w:rPr>
            <w:rStyle w:val="Hyperlink"/>
            <w:rFonts w:asciiTheme="majorHAnsi" w:hAnsiTheme="majorHAnsi" w:cstheme="majorHAnsi"/>
          </w:rPr>
          <w:t>Domain model</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7</w:t>
        </w:r>
        <w:r w:rsidR="00663F6B" w:rsidRPr="00663F6B">
          <w:rPr>
            <w:rFonts w:asciiTheme="majorHAnsi" w:hAnsiTheme="majorHAnsi" w:cstheme="majorHAnsi"/>
            <w:webHidden/>
          </w:rPr>
          <w:fldChar w:fldCharType="end"/>
        </w:r>
      </w:hyperlink>
    </w:p>
    <w:p w14:paraId="2410678E" w14:textId="3A9D0135"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1" w:history="1">
        <w:r w:rsidR="00663F6B" w:rsidRPr="00663F6B">
          <w:rPr>
            <w:rStyle w:val="Hyperlink"/>
            <w:rFonts w:asciiTheme="majorHAnsi" w:hAnsiTheme="majorHAnsi" w:cstheme="majorHAnsi"/>
          </w:rPr>
          <w:t>System featur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19</w:t>
        </w:r>
        <w:r w:rsidR="00663F6B" w:rsidRPr="00663F6B">
          <w:rPr>
            <w:rFonts w:asciiTheme="majorHAnsi" w:hAnsiTheme="majorHAnsi" w:cstheme="majorHAnsi"/>
            <w:webHidden/>
          </w:rPr>
          <w:fldChar w:fldCharType="end"/>
        </w:r>
      </w:hyperlink>
    </w:p>
    <w:p w14:paraId="24617413" w14:textId="7F969CDD" w:rsidR="00663F6B" w:rsidRPr="001C3A5B" w:rsidRDefault="00192450"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804C3F">
          <w:rPr>
            <w:webHidden/>
          </w:rPr>
          <w:t>23</w:t>
        </w:r>
        <w:r w:rsidR="00663F6B" w:rsidRPr="001C3A5B">
          <w:rPr>
            <w:webHidden/>
          </w:rPr>
          <w:fldChar w:fldCharType="end"/>
        </w:r>
      </w:hyperlink>
    </w:p>
    <w:p w14:paraId="49AECD4D" w14:textId="1A5C567C"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3" w:history="1">
        <w:r w:rsidR="00663F6B" w:rsidRPr="00663F6B">
          <w:rPr>
            <w:rStyle w:val="Hyperlink"/>
            <w:rFonts w:asciiTheme="majorHAnsi" w:hAnsiTheme="majorHAnsi" w:cstheme="majorHAnsi"/>
          </w:rPr>
          <w:t>Architectur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5206D8FD" w14:textId="50DF74C1"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4" w:history="1">
        <w:r w:rsidR="00663F6B" w:rsidRPr="00663F6B">
          <w:rPr>
            <w:rStyle w:val="Hyperlink"/>
            <w:rFonts w:asciiTheme="majorHAnsi" w:hAnsiTheme="majorHAnsi" w:cstheme="majorHAnsi"/>
          </w:rPr>
          <w:t>MVC</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3</w:t>
        </w:r>
        <w:r w:rsidR="00663F6B" w:rsidRPr="00663F6B">
          <w:rPr>
            <w:rFonts w:asciiTheme="majorHAnsi" w:hAnsiTheme="majorHAnsi" w:cstheme="majorHAnsi"/>
            <w:webHidden/>
          </w:rPr>
          <w:fldChar w:fldCharType="end"/>
        </w:r>
      </w:hyperlink>
    </w:p>
    <w:p w14:paraId="6BBF4FD4" w14:textId="718BB1B1"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5" w:history="1">
        <w:r w:rsidR="00663F6B" w:rsidRPr="00663F6B">
          <w:rPr>
            <w:rStyle w:val="Hyperlink"/>
            <w:rFonts w:asciiTheme="majorHAnsi" w:hAnsiTheme="majorHAnsi" w:cstheme="majorHAnsi"/>
          </w:rPr>
          <w:t>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4</w:t>
        </w:r>
        <w:r w:rsidR="00663F6B" w:rsidRPr="00663F6B">
          <w:rPr>
            <w:rFonts w:asciiTheme="majorHAnsi" w:hAnsiTheme="majorHAnsi" w:cstheme="majorHAnsi"/>
            <w:webHidden/>
          </w:rPr>
          <w:fldChar w:fldCharType="end"/>
        </w:r>
      </w:hyperlink>
    </w:p>
    <w:p w14:paraId="256663C4" w14:textId="2FD29E26"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6" w:history="1">
        <w:r w:rsidR="00663F6B" w:rsidRPr="00663F6B">
          <w:rPr>
            <w:rStyle w:val="Hyperlink"/>
            <w:rFonts w:asciiTheme="majorHAnsi" w:hAnsiTheme="majorHAnsi" w:cstheme="majorHAnsi"/>
          </w:rPr>
          <w:t>MVC vs MVVM</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5</w:t>
        </w:r>
        <w:r w:rsidR="00663F6B" w:rsidRPr="00663F6B">
          <w:rPr>
            <w:rFonts w:asciiTheme="majorHAnsi" w:hAnsiTheme="majorHAnsi" w:cstheme="majorHAnsi"/>
            <w:webHidden/>
          </w:rPr>
          <w:fldChar w:fldCharType="end"/>
        </w:r>
      </w:hyperlink>
    </w:p>
    <w:p w14:paraId="640E1178" w14:textId="3CFD4004"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7" w:history="1">
        <w:r w:rsidR="00663F6B" w:rsidRPr="00663F6B">
          <w:rPr>
            <w:rStyle w:val="Hyperlink"/>
            <w:rFonts w:asciiTheme="majorHAnsi" w:hAnsiTheme="majorHAnsi" w:cstheme="majorHAnsi"/>
          </w:rPr>
          <w:t>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0AC11C70" w14:textId="42D422AD"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8" w:history="1">
        <w:r w:rsidR="00663F6B" w:rsidRPr="00663F6B">
          <w:rPr>
            <w:rStyle w:val="Hyperlink"/>
            <w:rFonts w:asciiTheme="majorHAnsi" w:hAnsiTheme="majorHAnsi" w:cstheme="majorHAnsi"/>
          </w:rPr>
          <w:t>Advantages of DAO patter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8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6</w:t>
        </w:r>
        <w:r w:rsidR="00663F6B" w:rsidRPr="00663F6B">
          <w:rPr>
            <w:rFonts w:asciiTheme="majorHAnsi" w:hAnsiTheme="majorHAnsi" w:cstheme="majorHAnsi"/>
            <w:webHidden/>
          </w:rPr>
          <w:fldChar w:fldCharType="end"/>
        </w:r>
      </w:hyperlink>
    </w:p>
    <w:p w14:paraId="2D6CA11F" w14:textId="3D14CEA0"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399" w:history="1">
        <w:r w:rsidR="00663F6B" w:rsidRPr="00663F6B">
          <w:rPr>
            <w:rStyle w:val="Hyperlink"/>
            <w:rFonts w:asciiTheme="majorHAnsi" w:hAnsiTheme="majorHAnsi" w:cstheme="majorHAnsi"/>
          </w:rPr>
          <w:t>DAO pattern example in the projec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399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7</w:t>
        </w:r>
        <w:r w:rsidR="00663F6B" w:rsidRPr="00663F6B">
          <w:rPr>
            <w:rFonts w:asciiTheme="majorHAnsi" w:hAnsiTheme="majorHAnsi" w:cstheme="majorHAnsi"/>
            <w:webHidden/>
          </w:rPr>
          <w:fldChar w:fldCharType="end"/>
        </w:r>
      </w:hyperlink>
    </w:p>
    <w:p w14:paraId="3B6DF116" w14:textId="63BB8391"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0" w:history="1">
        <w:r w:rsidR="00663F6B" w:rsidRPr="00663F6B">
          <w:rPr>
            <w:rStyle w:val="Hyperlink"/>
            <w:rFonts w:asciiTheme="majorHAnsi" w:hAnsiTheme="majorHAnsi" w:cstheme="majorHAnsi"/>
          </w:rPr>
          <w:t>Dependency Injec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0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8</w:t>
        </w:r>
        <w:r w:rsidR="00663F6B" w:rsidRPr="00663F6B">
          <w:rPr>
            <w:rFonts w:asciiTheme="majorHAnsi" w:hAnsiTheme="majorHAnsi" w:cstheme="majorHAnsi"/>
            <w:webHidden/>
          </w:rPr>
          <w:fldChar w:fldCharType="end"/>
        </w:r>
      </w:hyperlink>
    </w:p>
    <w:p w14:paraId="03C6B622" w14:textId="66073E15"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1" w:history="1">
        <w:r w:rsidR="00663F6B" w:rsidRPr="00663F6B">
          <w:rPr>
            <w:rStyle w:val="Hyperlink"/>
            <w:rFonts w:asciiTheme="majorHAnsi" w:hAnsiTheme="majorHAnsi" w:cstheme="majorHAnsi"/>
          </w:rPr>
          <w:t>Singlet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1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7945E15B" w14:textId="6C3367DE"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2" w:history="1">
        <w:r w:rsidR="00663F6B" w:rsidRPr="00663F6B">
          <w:rPr>
            <w:rStyle w:val="Hyperlink"/>
            <w:rFonts w:asciiTheme="majorHAnsi" w:hAnsiTheme="majorHAnsi" w:cstheme="majorHAnsi"/>
          </w:rPr>
          <w:t>Adapter</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29</w:t>
        </w:r>
        <w:r w:rsidR="00663F6B" w:rsidRPr="00663F6B">
          <w:rPr>
            <w:rFonts w:asciiTheme="majorHAnsi" w:hAnsiTheme="majorHAnsi" w:cstheme="majorHAnsi"/>
            <w:webHidden/>
          </w:rPr>
          <w:fldChar w:fldCharType="end"/>
        </w:r>
      </w:hyperlink>
    </w:p>
    <w:p w14:paraId="08E36A4E" w14:textId="5A7752AF"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3" w:history="1">
        <w:r w:rsidR="00663F6B" w:rsidRPr="00663F6B">
          <w:rPr>
            <w:rStyle w:val="Hyperlink"/>
            <w:rFonts w:asciiTheme="majorHAnsi" w:hAnsiTheme="majorHAnsi" w:cstheme="majorHAnsi"/>
          </w:rPr>
          <w:t>SOLID principle</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0</w:t>
        </w:r>
        <w:r w:rsidR="00663F6B" w:rsidRPr="00663F6B">
          <w:rPr>
            <w:rFonts w:asciiTheme="majorHAnsi" w:hAnsiTheme="majorHAnsi" w:cstheme="majorHAnsi"/>
            <w:webHidden/>
          </w:rPr>
          <w:fldChar w:fldCharType="end"/>
        </w:r>
      </w:hyperlink>
    </w:p>
    <w:p w14:paraId="1771EAC2" w14:textId="63EEC2FB"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4" w:history="1">
        <w:r w:rsidR="00663F6B" w:rsidRPr="00663F6B">
          <w:rPr>
            <w:rStyle w:val="Hyperlink"/>
            <w:rFonts w:asciiTheme="majorHAnsi" w:hAnsiTheme="majorHAnsi" w:cstheme="majorHAnsi"/>
          </w:rPr>
          <w:t>UI Desig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2</w:t>
        </w:r>
        <w:r w:rsidR="00663F6B" w:rsidRPr="00663F6B">
          <w:rPr>
            <w:rFonts w:asciiTheme="majorHAnsi" w:hAnsiTheme="majorHAnsi" w:cstheme="majorHAnsi"/>
            <w:webHidden/>
          </w:rPr>
          <w:fldChar w:fldCharType="end"/>
        </w:r>
      </w:hyperlink>
    </w:p>
    <w:p w14:paraId="0847E5B4" w14:textId="3A9DDEEC"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5" w:history="1">
        <w:r w:rsidR="00663F6B" w:rsidRPr="00663F6B">
          <w:rPr>
            <w:rStyle w:val="Hyperlink"/>
            <w:rFonts w:asciiTheme="majorHAnsi" w:hAnsiTheme="majorHAnsi" w:cstheme="majorHAnsi"/>
          </w:rPr>
          <w:t>ER Descrip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5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4</w:t>
        </w:r>
        <w:r w:rsidR="00663F6B" w:rsidRPr="00663F6B">
          <w:rPr>
            <w:rFonts w:asciiTheme="majorHAnsi" w:hAnsiTheme="majorHAnsi" w:cstheme="majorHAnsi"/>
            <w:webHidden/>
          </w:rPr>
          <w:fldChar w:fldCharType="end"/>
        </w:r>
      </w:hyperlink>
    </w:p>
    <w:p w14:paraId="4943D9F8" w14:textId="7A1E72AB"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6" w:history="1">
        <w:r w:rsidR="00663F6B" w:rsidRPr="00663F6B">
          <w:rPr>
            <w:rStyle w:val="Hyperlink"/>
            <w:rFonts w:asciiTheme="majorHAnsi" w:hAnsiTheme="majorHAnsi" w:cstheme="majorHAnsi"/>
          </w:rPr>
          <w:t>Dimensional modelling</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6</w:t>
        </w:r>
        <w:r w:rsidR="00663F6B" w:rsidRPr="00663F6B">
          <w:rPr>
            <w:rFonts w:asciiTheme="majorHAnsi" w:hAnsiTheme="majorHAnsi" w:cstheme="majorHAnsi"/>
            <w:webHidden/>
          </w:rPr>
          <w:fldChar w:fldCharType="end"/>
        </w:r>
      </w:hyperlink>
    </w:p>
    <w:p w14:paraId="4B0DE60B" w14:textId="41AB09F0"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07" w:history="1">
        <w:r w:rsidR="00663F6B" w:rsidRPr="00663F6B">
          <w:rPr>
            <w:rStyle w:val="Hyperlink"/>
            <w:rFonts w:asciiTheme="majorHAnsi" w:hAnsiTheme="majorHAnsi" w:cstheme="majorHAnsi"/>
          </w:rPr>
          <w:t>Choice of technologie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0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8</w:t>
        </w:r>
        <w:r w:rsidR="00663F6B" w:rsidRPr="00663F6B">
          <w:rPr>
            <w:rFonts w:asciiTheme="majorHAnsi" w:hAnsiTheme="majorHAnsi" w:cstheme="majorHAnsi"/>
            <w:webHidden/>
          </w:rPr>
          <w:fldChar w:fldCharType="end"/>
        </w:r>
      </w:hyperlink>
    </w:p>
    <w:p w14:paraId="6F3F23DD" w14:textId="1D7D744A"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00663F6B" w:rsidRPr="00663F6B">
          <w:rPr>
            <w:rStyle w:val="Hyperlink"/>
            <w:rFonts w:asciiTheme="majorHAnsi" w:hAnsiTheme="majorHAnsi" w:cstheme="majorHAnsi"/>
            <w:noProof/>
          </w:rPr>
          <w:t>Collaboration</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44FB664" w14:textId="5DB946D2"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00663F6B" w:rsidRPr="00663F6B">
          <w:rPr>
            <w:rStyle w:val="Hyperlink"/>
            <w:rFonts w:asciiTheme="majorHAnsi" w:hAnsiTheme="majorHAnsi" w:cstheme="majorHAnsi"/>
            <w:noProof/>
          </w:rPr>
          <w:t>Spring</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0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611503C0" w14:textId="0D37DC36"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00663F6B" w:rsidRPr="00663F6B">
          <w:rPr>
            <w:rStyle w:val="Hyperlink"/>
            <w:rFonts w:asciiTheme="majorHAnsi" w:hAnsiTheme="majorHAnsi" w:cstheme="majorHAnsi"/>
            <w:noProof/>
          </w:rPr>
          <w:t>JPA</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38</w:t>
        </w:r>
        <w:r w:rsidR="00663F6B" w:rsidRPr="00663F6B">
          <w:rPr>
            <w:rFonts w:asciiTheme="majorHAnsi" w:hAnsiTheme="majorHAnsi" w:cstheme="majorHAnsi"/>
            <w:noProof/>
            <w:webHidden/>
          </w:rPr>
          <w:fldChar w:fldCharType="end"/>
        </w:r>
      </w:hyperlink>
    </w:p>
    <w:p w14:paraId="7E3DCC64" w14:textId="3F7963C9" w:rsidR="00663F6B" w:rsidRPr="00663F6B" w:rsidRDefault="00192450"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804C3F">
          <w:rPr>
            <w:webHidden/>
          </w:rPr>
          <w:t>39</w:t>
        </w:r>
        <w:r w:rsidR="00663F6B" w:rsidRPr="00663F6B">
          <w:rPr>
            <w:webHidden/>
          </w:rPr>
          <w:fldChar w:fldCharType="end"/>
        </w:r>
      </w:hyperlink>
    </w:p>
    <w:p w14:paraId="23D70AE5" w14:textId="183838DF"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12" w:history="1">
        <w:r w:rsidR="00663F6B" w:rsidRPr="00663F6B">
          <w:rPr>
            <w:rStyle w:val="Hyperlink"/>
            <w:rFonts w:asciiTheme="majorHAnsi" w:hAnsiTheme="majorHAnsi" w:cstheme="majorHAnsi"/>
          </w:rPr>
          <w:t>Data workflow</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39</w:t>
        </w:r>
        <w:r w:rsidR="00663F6B" w:rsidRPr="00663F6B">
          <w:rPr>
            <w:rFonts w:asciiTheme="majorHAnsi" w:hAnsiTheme="majorHAnsi" w:cstheme="majorHAnsi"/>
            <w:webHidden/>
          </w:rPr>
          <w:fldChar w:fldCharType="end"/>
        </w:r>
      </w:hyperlink>
    </w:p>
    <w:p w14:paraId="0BC9C2B2" w14:textId="1C02EE4E"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13" w:history="1">
        <w:r w:rsidR="00663F6B" w:rsidRPr="00663F6B">
          <w:rPr>
            <w:rStyle w:val="Hyperlink"/>
            <w:rFonts w:asciiTheme="majorHAnsi" w:hAnsiTheme="majorHAnsi" w:cstheme="majorHAnsi"/>
          </w:rPr>
          <w:t>Client Implementation</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1</w:t>
        </w:r>
        <w:r w:rsidR="00663F6B" w:rsidRPr="00663F6B">
          <w:rPr>
            <w:rFonts w:asciiTheme="majorHAnsi" w:hAnsiTheme="majorHAnsi" w:cstheme="majorHAnsi"/>
            <w:webHidden/>
          </w:rPr>
          <w:fldChar w:fldCharType="end"/>
        </w:r>
      </w:hyperlink>
    </w:p>
    <w:p w14:paraId="563ECF6D" w14:textId="1BFA558C"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00663F6B" w:rsidRPr="00663F6B">
          <w:rPr>
            <w:rStyle w:val="Hyperlink"/>
            <w:rFonts w:asciiTheme="majorHAnsi" w:hAnsiTheme="majorHAnsi" w:cstheme="majorHAnsi"/>
            <w:noProof/>
          </w:rPr>
          <w:t>MVVM</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4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1</w:t>
        </w:r>
        <w:r w:rsidR="00663F6B" w:rsidRPr="00663F6B">
          <w:rPr>
            <w:rFonts w:asciiTheme="majorHAnsi" w:hAnsiTheme="majorHAnsi" w:cstheme="majorHAnsi"/>
            <w:noProof/>
            <w:webHidden/>
          </w:rPr>
          <w:fldChar w:fldCharType="end"/>
        </w:r>
      </w:hyperlink>
    </w:p>
    <w:p w14:paraId="42A85B3E" w14:textId="05444651"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00663F6B" w:rsidRPr="00663F6B">
          <w:rPr>
            <w:rStyle w:val="Hyperlink"/>
            <w:rFonts w:asciiTheme="majorHAnsi" w:hAnsiTheme="majorHAnsi" w:cstheme="majorHAnsi"/>
            <w:noProof/>
          </w:rPr>
          <w:t>Game mechanic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5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3</w:t>
        </w:r>
        <w:r w:rsidR="00663F6B" w:rsidRPr="00663F6B">
          <w:rPr>
            <w:rFonts w:asciiTheme="majorHAnsi" w:hAnsiTheme="majorHAnsi" w:cstheme="majorHAnsi"/>
            <w:noProof/>
            <w:webHidden/>
          </w:rPr>
          <w:fldChar w:fldCharType="end"/>
        </w:r>
      </w:hyperlink>
    </w:p>
    <w:p w14:paraId="4FC140C6" w14:textId="08B1579D"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16" w:history="1">
        <w:r w:rsidR="00663F6B" w:rsidRPr="00663F6B">
          <w:rPr>
            <w:rStyle w:val="Hyperlink"/>
            <w:rFonts w:asciiTheme="majorHAnsi" w:hAnsiTheme="majorHAnsi" w:cstheme="majorHAnsi"/>
          </w:rPr>
          <w:t>Server call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1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47</w:t>
        </w:r>
        <w:r w:rsidR="00663F6B" w:rsidRPr="00663F6B">
          <w:rPr>
            <w:rFonts w:asciiTheme="majorHAnsi" w:hAnsiTheme="majorHAnsi" w:cstheme="majorHAnsi"/>
            <w:webHidden/>
          </w:rPr>
          <w:fldChar w:fldCharType="end"/>
        </w:r>
      </w:hyperlink>
    </w:p>
    <w:p w14:paraId="43DED14F" w14:textId="34D8C27B"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00663F6B" w:rsidRPr="00663F6B">
          <w:rPr>
            <w:rStyle w:val="Hyperlink"/>
            <w:rFonts w:asciiTheme="majorHAnsi" w:hAnsiTheme="majorHAnsi" w:cstheme="majorHAnsi"/>
            <w:noProof/>
          </w:rPr>
          <w:t>API endpoint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7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6109452" w14:textId="5A88D73D"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00663F6B" w:rsidRPr="00663F6B">
          <w:rPr>
            <w:rStyle w:val="Hyperlink"/>
            <w:rFonts w:asciiTheme="majorHAnsi" w:hAnsiTheme="majorHAnsi" w:cstheme="majorHAnsi"/>
            <w:noProof/>
          </w:rPr>
          <w:t>Service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8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7</w:t>
        </w:r>
        <w:r w:rsidR="00663F6B" w:rsidRPr="00663F6B">
          <w:rPr>
            <w:rFonts w:asciiTheme="majorHAnsi" w:hAnsiTheme="majorHAnsi" w:cstheme="majorHAnsi"/>
            <w:noProof/>
            <w:webHidden/>
          </w:rPr>
          <w:fldChar w:fldCharType="end"/>
        </w:r>
      </w:hyperlink>
    </w:p>
    <w:p w14:paraId="5516F8B6" w14:textId="57E290CB"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00663F6B" w:rsidRPr="00663F6B">
          <w:rPr>
            <w:rStyle w:val="Hyperlink"/>
            <w:rFonts w:asciiTheme="majorHAnsi" w:hAnsiTheme="majorHAnsi" w:cstheme="majorHAnsi"/>
            <w:noProof/>
          </w:rPr>
          <w:t>Data access</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19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48</w:t>
        </w:r>
        <w:r w:rsidR="00663F6B" w:rsidRPr="00663F6B">
          <w:rPr>
            <w:rFonts w:asciiTheme="majorHAnsi" w:hAnsiTheme="majorHAnsi" w:cstheme="majorHAnsi"/>
            <w:noProof/>
            <w:webHidden/>
          </w:rPr>
          <w:fldChar w:fldCharType="end"/>
        </w:r>
      </w:hyperlink>
    </w:p>
    <w:p w14:paraId="6D503FAC" w14:textId="3A535737" w:rsidR="00663F6B" w:rsidRPr="00663F6B" w:rsidRDefault="00192450">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00663F6B" w:rsidRPr="00663F6B">
          <w:rPr>
            <w:rStyle w:val="Hyperlink"/>
            <w:rFonts w:asciiTheme="majorHAnsi" w:hAnsiTheme="majorHAnsi" w:cstheme="majorHAnsi"/>
            <w:noProof/>
          </w:rPr>
          <w:t>Security</w:t>
        </w:r>
        <w:r w:rsidR="00663F6B" w:rsidRPr="00663F6B">
          <w:rPr>
            <w:rFonts w:asciiTheme="majorHAnsi" w:hAnsiTheme="majorHAnsi" w:cstheme="majorHAnsi"/>
            <w:noProof/>
            <w:webHidden/>
          </w:rPr>
          <w:tab/>
        </w:r>
        <w:r w:rsidR="00663F6B" w:rsidRPr="00663F6B">
          <w:rPr>
            <w:rFonts w:asciiTheme="majorHAnsi" w:hAnsiTheme="majorHAnsi" w:cstheme="majorHAnsi"/>
            <w:noProof/>
            <w:webHidden/>
          </w:rPr>
          <w:fldChar w:fldCharType="begin"/>
        </w:r>
        <w:r w:rsidR="00663F6B" w:rsidRPr="00663F6B">
          <w:rPr>
            <w:rFonts w:asciiTheme="majorHAnsi" w:hAnsiTheme="majorHAnsi" w:cstheme="majorHAnsi"/>
            <w:noProof/>
            <w:webHidden/>
          </w:rPr>
          <w:instrText xml:space="preserve"> PAGEREF _Toc27393420 \h </w:instrText>
        </w:r>
        <w:r w:rsidR="00663F6B" w:rsidRPr="00663F6B">
          <w:rPr>
            <w:rFonts w:asciiTheme="majorHAnsi" w:hAnsiTheme="majorHAnsi" w:cstheme="majorHAnsi"/>
            <w:noProof/>
            <w:webHidden/>
          </w:rPr>
        </w:r>
        <w:r w:rsidR="00663F6B" w:rsidRPr="00663F6B">
          <w:rPr>
            <w:rFonts w:asciiTheme="majorHAnsi" w:hAnsiTheme="majorHAnsi" w:cstheme="majorHAnsi"/>
            <w:noProof/>
            <w:webHidden/>
          </w:rPr>
          <w:fldChar w:fldCharType="separate"/>
        </w:r>
        <w:r w:rsidR="00804C3F">
          <w:rPr>
            <w:rFonts w:asciiTheme="majorHAnsi" w:hAnsiTheme="majorHAnsi" w:cstheme="majorHAnsi"/>
            <w:noProof/>
            <w:webHidden/>
          </w:rPr>
          <w:t>50</w:t>
        </w:r>
        <w:r w:rsidR="00663F6B" w:rsidRPr="00663F6B">
          <w:rPr>
            <w:rFonts w:asciiTheme="majorHAnsi" w:hAnsiTheme="majorHAnsi" w:cstheme="majorHAnsi"/>
            <w:noProof/>
            <w:webHidden/>
          </w:rPr>
          <w:fldChar w:fldCharType="end"/>
        </w:r>
      </w:hyperlink>
    </w:p>
    <w:p w14:paraId="3AA7965B" w14:textId="7C541885" w:rsidR="00663F6B" w:rsidRPr="00663F6B" w:rsidRDefault="00192450"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804C3F">
          <w:rPr>
            <w:webHidden/>
          </w:rPr>
          <w:t>52</w:t>
        </w:r>
        <w:r w:rsidR="00663F6B" w:rsidRPr="00663F6B">
          <w:rPr>
            <w:webHidden/>
          </w:rPr>
          <w:fldChar w:fldCharType="end"/>
        </w:r>
      </w:hyperlink>
    </w:p>
    <w:p w14:paraId="4A3FF80D" w14:textId="1127C4F3"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22" w:history="1">
        <w:r w:rsidR="00663F6B" w:rsidRPr="00663F6B">
          <w:rPr>
            <w:rStyle w:val="Hyperlink"/>
            <w:rFonts w:asciiTheme="majorHAnsi" w:hAnsiTheme="majorHAnsi" w:cstheme="majorHAnsi"/>
          </w:rPr>
          <w:t>Use case tes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2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2</w:t>
        </w:r>
        <w:r w:rsidR="00663F6B" w:rsidRPr="00663F6B">
          <w:rPr>
            <w:rFonts w:asciiTheme="majorHAnsi" w:hAnsiTheme="majorHAnsi" w:cstheme="majorHAnsi"/>
            <w:webHidden/>
          </w:rPr>
          <w:fldChar w:fldCharType="end"/>
        </w:r>
      </w:hyperlink>
    </w:p>
    <w:p w14:paraId="131BE025" w14:textId="47D9F947"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23" w:history="1">
        <w:r w:rsidR="00663F6B" w:rsidRPr="00663F6B">
          <w:rPr>
            <w:rStyle w:val="Hyperlink"/>
            <w:rFonts w:asciiTheme="majorHAnsi" w:hAnsiTheme="majorHAnsi" w:cstheme="majorHAnsi"/>
          </w:rPr>
          <w:t>Unit tes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3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58</w:t>
        </w:r>
        <w:r w:rsidR="00663F6B" w:rsidRPr="00663F6B">
          <w:rPr>
            <w:rFonts w:asciiTheme="majorHAnsi" w:hAnsiTheme="majorHAnsi" w:cstheme="majorHAnsi"/>
            <w:webHidden/>
          </w:rPr>
          <w:fldChar w:fldCharType="end"/>
        </w:r>
      </w:hyperlink>
    </w:p>
    <w:p w14:paraId="2F72A19E" w14:textId="2FAAD568"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24" w:history="1">
        <w:r w:rsidR="00663F6B" w:rsidRPr="00663F6B">
          <w:rPr>
            <w:rStyle w:val="Hyperlink"/>
            <w:rFonts w:asciiTheme="majorHAnsi" w:hAnsiTheme="majorHAnsi" w:cstheme="majorHAnsi"/>
          </w:rPr>
          <w:t>Postman &amp; Advanced REST client</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4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0</w:t>
        </w:r>
        <w:r w:rsidR="00663F6B" w:rsidRPr="00663F6B">
          <w:rPr>
            <w:rFonts w:asciiTheme="majorHAnsi" w:hAnsiTheme="majorHAnsi" w:cstheme="majorHAnsi"/>
            <w:webHidden/>
          </w:rPr>
          <w:fldChar w:fldCharType="end"/>
        </w:r>
      </w:hyperlink>
    </w:p>
    <w:p w14:paraId="5BAEEA63" w14:textId="2792F24D" w:rsidR="00663F6B" w:rsidRPr="00663F6B" w:rsidRDefault="00192450"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804C3F">
          <w:rPr>
            <w:webHidden/>
          </w:rPr>
          <w:t>61</w:t>
        </w:r>
        <w:r w:rsidR="00663F6B" w:rsidRPr="00663F6B">
          <w:rPr>
            <w:webHidden/>
          </w:rPr>
          <w:fldChar w:fldCharType="end"/>
        </w:r>
      </w:hyperlink>
    </w:p>
    <w:p w14:paraId="6062B673" w14:textId="05FFB41A"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26" w:history="1">
        <w:r w:rsidR="00663F6B" w:rsidRPr="00663F6B">
          <w:rPr>
            <w:rStyle w:val="Hyperlink"/>
            <w:rFonts w:asciiTheme="majorHAnsi" w:hAnsiTheme="majorHAnsi" w:cstheme="majorHAnsi"/>
          </w:rPr>
          <w:t>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6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1</w:t>
        </w:r>
        <w:r w:rsidR="00663F6B" w:rsidRPr="00663F6B">
          <w:rPr>
            <w:rFonts w:asciiTheme="majorHAnsi" w:hAnsiTheme="majorHAnsi" w:cstheme="majorHAnsi"/>
            <w:webHidden/>
          </w:rPr>
          <w:fldChar w:fldCharType="end"/>
        </w:r>
      </w:hyperlink>
    </w:p>
    <w:p w14:paraId="45FE357D" w14:textId="5F5A13BA" w:rsidR="00663F6B" w:rsidRPr="00663F6B" w:rsidRDefault="00192450">
      <w:pPr>
        <w:pStyle w:val="TOC2"/>
        <w:rPr>
          <w:rFonts w:asciiTheme="majorHAnsi" w:eastAsiaTheme="minorEastAsia" w:hAnsiTheme="majorHAnsi" w:cstheme="majorHAnsi"/>
          <w:kern w:val="0"/>
          <w:sz w:val="22"/>
          <w:szCs w:val="22"/>
          <w:lang w:val="en-US" w:eastAsia="en-US" w:bidi="ar-SA"/>
        </w:rPr>
      </w:pPr>
      <w:hyperlink w:anchor="_Toc27393427" w:history="1">
        <w:r w:rsidR="00663F6B" w:rsidRPr="00663F6B">
          <w:rPr>
            <w:rStyle w:val="Hyperlink"/>
            <w:rFonts w:asciiTheme="majorHAnsi" w:hAnsiTheme="majorHAnsi" w:cstheme="majorHAnsi"/>
          </w:rPr>
          <w:t>Product results</w:t>
        </w:r>
        <w:r w:rsidR="00663F6B" w:rsidRPr="00663F6B">
          <w:rPr>
            <w:rFonts w:asciiTheme="majorHAnsi" w:hAnsiTheme="majorHAnsi" w:cstheme="majorHAnsi"/>
            <w:webHidden/>
          </w:rPr>
          <w:tab/>
        </w:r>
        <w:r w:rsidR="00663F6B" w:rsidRPr="00663F6B">
          <w:rPr>
            <w:rFonts w:asciiTheme="majorHAnsi" w:hAnsiTheme="majorHAnsi" w:cstheme="majorHAnsi"/>
            <w:webHidden/>
          </w:rPr>
          <w:fldChar w:fldCharType="begin"/>
        </w:r>
        <w:r w:rsidR="00663F6B" w:rsidRPr="00663F6B">
          <w:rPr>
            <w:rFonts w:asciiTheme="majorHAnsi" w:hAnsiTheme="majorHAnsi" w:cstheme="majorHAnsi"/>
            <w:webHidden/>
          </w:rPr>
          <w:instrText xml:space="preserve"> PAGEREF _Toc27393427 \h </w:instrText>
        </w:r>
        <w:r w:rsidR="00663F6B" w:rsidRPr="00663F6B">
          <w:rPr>
            <w:rFonts w:asciiTheme="majorHAnsi" w:hAnsiTheme="majorHAnsi" w:cstheme="majorHAnsi"/>
            <w:webHidden/>
          </w:rPr>
        </w:r>
        <w:r w:rsidR="00663F6B" w:rsidRPr="00663F6B">
          <w:rPr>
            <w:rFonts w:asciiTheme="majorHAnsi" w:hAnsiTheme="majorHAnsi" w:cstheme="majorHAnsi"/>
            <w:webHidden/>
          </w:rPr>
          <w:fldChar w:fldCharType="separate"/>
        </w:r>
        <w:r w:rsidR="00804C3F">
          <w:rPr>
            <w:rFonts w:asciiTheme="majorHAnsi" w:hAnsiTheme="majorHAnsi" w:cstheme="majorHAnsi"/>
            <w:webHidden/>
          </w:rPr>
          <w:t>64</w:t>
        </w:r>
        <w:r w:rsidR="00663F6B" w:rsidRPr="00663F6B">
          <w:rPr>
            <w:rFonts w:asciiTheme="majorHAnsi" w:hAnsiTheme="majorHAnsi" w:cstheme="majorHAnsi"/>
            <w:webHidden/>
          </w:rPr>
          <w:fldChar w:fldCharType="end"/>
        </w:r>
      </w:hyperlink>
    </w:p>
    <w:p w14:paraId="4456E2D6" w14:textId="431F0317" w:rsidR="00663F6B" w:rsidRPr="00663F6B" w:rsidRDefault="00192450"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804C3F">
          <w:rPr>
            <w:webHidden/>
          </w:rPr>
          <w:t>68</w:t>
        </w:r>
        <w:r w:rsidR="00663F6B" w:rsidRPr="00663F6B">
          <w:rPr>
            <w:webHidden/>
          </w:rPr>
          <w:fldChar w:fldCharType="end"/>
        </w:r>
      </w:hyperlink>
    </w:p>
    <w:p w14:paraId="54491132" w14:textId="6249A5EA" w:rsidR="00663F6B" w:rsidRPr="00663F6B" w:rsidRDefault="00192450"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804C3F">
          <w:rPr>
            <w:webHidden/>
          </w:rPr>
          <w:t>70</w:t>
        </w:r>
        <w:r w:rsidR="00663F6B" w:rsidRPr="00663F6B">
          <w:rPr>
            <w:webHidden/>
          </w:rPr>
          <w:fldChar w:fldCharType="end"/>
        </w:r>
      </w:hyperlink>
    </w:p>
    <w:p w14:paraId="122582C2" w14:textId="5937C21E" w:rsidR="00663F6B" w:rsidRPr="00663F6B" w:rsidRDefault="00192450"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804C3F">
          <w:rPr>
            <w:webHidden/>
          </w:rPr>
          <w:t>71</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50ED6E4D"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65A2DF44"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0D89EE79"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7</w:t>
        </w:r>
        <w:r w:rsidR="005C3683" w:rsidRPr="00FB7580">
          <w:rPr>
            <w:rFonts w:asciiTheme="majorHAnsi" w:hAnsiTheme="majorHAnsi" w:cstheme="majorHAnsi"/>
            <w:noProof/>
            <w:webHidden/>
            <w:sz w:val="26"/>
            <w:szCs w:val="26"/>
          </w:rPr>
          <w:fldChar w:fldCharType="end"/>
        </w:r>
      </w:hyperlink>
    </w:p>
    <w:p w14:paraId="395D0C08" w14:textId="1AED573D"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27</w:t>
        </w:r>
        <w:r w:rsidR="005C3683" w:rsidRPr="00FB7580">
          <w:rPr>
            <w:rFonts w:asciiTheme="majorHAnsi" w:hAnsiTheme="majorHAnsi" w:cstheme="majorHAnsi"/>
            <w:noProof/>
            <w:webHidden/>
            <w:sz w:val="26"/>
            <w:szCs w:val="26"/>
          </w:rPr>
          <w:fldChar w:fldCharType="end"/>
        </w:r>
      </w:hyperlink>
    </w:p>
    <w:p w14:paraId="41A36E4A" w14:textId="6D53E257"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34</w:t>
        </w:r>
        <w:r w:rsidR="005C3683" w:rsidRPr="00FB7580">
          <w:rPr>
            <w:rFonts w:asciiTheme="majorHAnsi" w:hAnsiTheme="majorHAnsi" w:cstheme="majorHAnsi"/>
            <w:noProof/>
            <w:webHidden/>
            <w:sz w:val="26"/>
            <w:szCs w:val="26"/>
          </w:rPr>
          <w:fldChar w:fldCharType="end"/>
        </w:r>
      </w:hyperlink>
    </w:p>
    <w:p w14:paraId="35CAEF7D" w14:textId="345B66A4"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0</w:t>
        </w:r>
        <w:r w:rsidR="005C3683" w:rsidRPr="00FB7580">
          <w:rPr>
            <w:rFonts w:asciiTheme="majorHAnsi" w:hAnsiTheme="majorHAnsi" w:cstheme="majorHAnsi"/>
            <w:noProof/>
            <w:webHidden/>
            <w:sz w:val="26"/>
            <w:szCs w:val="26"/>
          </w:rPr>
          <w:fldChar w:fldCharType="end"/>
        </w:r>
      </w:hyperlink>
    </w:p>
    <w:p w14:paraId="455269BF" w14:textId="762254B7"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08B31D2E"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6AFDC367"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24249CA1"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792EEEAA"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0</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7DEADAEE"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9D3040E"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2EE8D406"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6070CFB4"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69EAFCAF"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0668CAA4" w:rsidR="005C3683" w:rsidRPr="00FB7580" w:rsidRDefault="00192450"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27D7E402" w14:textId="24419A64" w:rsidR="005C3683" w:rsidRDefault="00192450"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D870CE">
          <w:rPr>
            <w:rFonts w:asciiTheme="majorHAnsi" w:hAnsiTheme="majorHAnsi" w:cstheme="majorHAnsi"/>
            <w:noProof/>
            <w:webHidden/>
            <w:sz w:val="26"/>
            <w:szCs w:val="26"/>
          </w:rPr>
          <w:t>63</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1" w:name="_Toc27320844"/>
      <w:bookmarkStart w:id="2" w:name="_Toc27388134"/>
      <w:bookmarkStart w:id="3" w:name="_Toc27393373"/>
      <w:r w:rsidRPr="003F1ABD">
        <w:rPr>
          <w:rFonts w:asciiTheme="majorHAnsi" w:hAnsiTheme="majorHAnsi"/>
        </w:rPr>
        <w:t>Abstract</w:t>
      </w:r>
      <w:bookmarkEnd w:id="1"/>
      <w:bookmarkEnd w:id="2"/>
      <w:bookmarkEnd w:id="3"/>
    </w:p>
    <w:p w14:paraId="632E9824" w14:textId="7571D49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57942F21"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p>
    <w:p w14:paraId="4D28C25A" w14:textId="5C377F2C" w:rsidR="00AD7283" w:rsidRPr="00F90A35" w:rsidRDefault="00C66AA2" w:rsidP="00EB2645">
      <w:pPr>
        <w:spacing w:after="160"/>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e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r w:rsidR="00B30509" w:rsidRPr="00F90A35">
        <w:rPr>
          <w:rFonts w:asciiTheme="majorHAnsi" w:hAnsiTheme="majorHAnsi"/>
          <w:sz w:val="26"/>
          <w:szCs w:val="26"/>
        </w:rPr>
        <w:br w:type="page"/>
      </w:r>
    </w:p>
    <w:p w14:paraId="49CF4E04" w14:textId="77777777" w:rsidR="000A5DA0" w:rsidRPr="003F1ABD" w:rsidRDefault="00B30509" w:rsidP="00EB2645">
      <w:pPr>
        <w:pStyle w:val="h1"/>
        <w:spacing w:after="160"/>
        <w:rPr>
          <w:rFonts w:asciiTheme="majorHAnsi" w:hAnsiTheme="majorHAnsi"/>
        </w:rPr>
      </w:pPr>
      <w:bookmarkStart w:id="4" w:name="_Toc27320845"/>
      <w:bookmarkStart w:id="5" w:name="_Toc27388135"/>
      <w:bookmarkStart w:id="6" w:name="_Toc27393374"/>
      <w:r w:rsidRPr="003F1ABD">
        <w:rPr>
          <w:rFonts w:asciiTheme="majorHAnsi" w:hAnsiTheme="majorHAnsi"/>
        </w:rPr>
        <w:lastRenderedPageBreak/>
        <w:t>Introduction</w:t>
      </w:r>
      <w:bookmarkEnd w:id="4"/>
      <w:bookmarkEnd w:id="5"/>
      <w:bookmarkEnd w:id="6"/>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7" w:name="_Toc27320846"/>
      <w:bookmarkStart w:id="8" w:name="_Toc27388136"/>
      <w:bookmarkStart w:id="9" w:name="_Toc27393375"/>
      <w:r w:rsidRPr="003F1ABD">
        <w:lastRenderedPageBreak/>
        <w:t>Rich Picture</w:t>
      </w:r>
      <w:bookmarkEnd w:id="7"/>
      <w:bookmarkEnd w:id="8"/>
      <w:bookmarkEnd w:id="9"/>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10" w:name="_Ref27323111"/>
      <w:bookmarkStart w:id="11"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0"/>
      <w:bookmarkEnd w:id="11"/>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12" w:name="_Toc27320847"/>
      <w:bookmarkStart w:id="13" w:name="_Toc27388137"/>
      <w:bookmarkStart w:id="14" w:name="_Toc27393376"/>
      <w:r w:rsidRPr="003F1ABD">
        <w:lastRenderedPageBreak/>
        <w:t>Background description</w:t>
      </w:r>
      <w:bookmarkEnd w:id="12"/>
      <w:bookmarkEnd w:id="13"/>
      <w:bookmarkEnd w:id="14"/>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idea of the project has been given from a company called SimpleNem.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5" w:name="_Toc27320848"/>
      <w:bookmarkStart w:id="16" w:name="_Toc27388138"/>
      <w:bookmarkStart w:id="17" w:name="_Toc27393377"/>
      <w:r w:rsidRPr="003F1ABD">
        <w:lastRenderedPageBreak/>
        <w:t>Project structure</w:t>
      </w:r>
      <w:bookmarkEnd w:id="15"/>
      <w:bookmarkEnd w:id="16"/>
      <w:bookmarkEnd w:id="17"/>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8"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8"/>
      <w:r w:rsidR="00B30509" w:rsidRPr="003F1ABD">
        <w:rPr>
          <w:rFonts w:asciiTheme="majorHAnsi" w:hAnsiTheme="majorHAnsi"/>
        </w:rPr>
        <w:br w:type="page"/>
      </w:r>
    </w:p>
    <w:p w14:paraId="50ADD7E2" w14:textId="77777777" w:rsidR="000A5DA0" w:rsidRPr="003F1ABD" w:rsidRDefault="00B30509" w:rsidP="000C7F93">
      <w:pPr>
        <w:pStyle w:val="h2"/>
      </w:pPr>
      <w:bookmarkStart w:id="19" w:name="_Toc27320849"/>
      <w:bookmarkStart w:id="20" w:name="_Toc27388139"/>
      <w:bookmarkStart w:id="21" w:name="_Toc27393378"/>
      <w:r w:rsidRPr="003F1ABD">
        <w:lastRenderedPageBreak/>
        <w:t>Acronyms and abbreviations</w:t>
      </w:r>
      <w:bookmarkEnd w:id="19"/>
      <w:bookmarkEnd w:id="20"/>
      <w:bookmarkEnd w:id="21"/>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ViewModel</w:t>
            </w:r>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yperText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22"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2"/>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23" w:name="_Toc27320859"/>
      <w:bookmarkStart w:id="24" w:name="_Toc27388140"/>
      <w:bookmarkStart w:id="25" w:name="_Toc27393379"/>
      <w:bookmarkStart w:id="26" w:name="_Toc27320850"/>
      <w:r w:rsidRPr="003F1ABD">
        <w:rPr>
          <w:rFonts w:asciiTheme="majorHAnsi" w:hAnsiTheme="majorHAnsi"/>
        </w:rPr>
        <w:lastRenderedPageBreak/>
        <w:t>Analysis</w:t>
      </w:r>
      <w:bookmarkEnd w:id="23"/>
      <w:bookmarkEnd w:id="24"/>
      <w:bookmarkEnd w:id="25"/>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27" w:name="_Toc27388141"/>
      <w:bookmarkStart w:id="28" w:name="_Toc27393380"/>
      <w:r w:rsidRPr="003F1ABD">
        <w:lastRenderedPageBreak/>
        <w:t>Requirements</w:t>
      </w:r>
      <w:bookmarkEnd w:id="26"/>
      <w:bookmarkEnd w:id="27"/>
      <w:bookmarkEnd w:id="28"/>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29" w:name="_Toc27320851"/>
      <w:bookmarkStart w:id="30" w:name="_Toc27388142"/>
      <w:bookmarkStart w:id="31" w:name="_Toc27393381"/>
      <w:r w:rsidRPr="003F1ABD">
        <w:t>MoSCoW prioritization</w:t>
      </w:r>
      <w:bookmarkEnd w:id="29"/>
      <w:bookmarkEnd w:id="30"/>
      <w:bookmarkEnd w:id="31"/>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32"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2"/>
    </w:p>
    <w:p w14:paraId="104FCE20" w14:textId="77777777" w:rsidR="000A5DA0" w:rsidRPr="003F1ABD" w:rsidRDefault="00B30509" w:rsidP="00F34FB8">
      <w:pPr>
        <w:pStyle w:val="h3"/>
      </w:pPr>
      <w:r w:rsidRPr="003F1ABD">
        <w:br w:type="page"/>
      </w:r>
      <w:bookmarkStart w:id="33" w:name="_Toc27320852"/>
      <w:bookmarkStart w:id="34" w:name="_Toc27388143"/>
      <w:bookmarkStart w:id="35" w:name="_Toc27393382"/>
      <w:r w:rsidRPr="003F1ABD">
        <w:lastRenderedPageBreak/>
        <w:t>Prioritized requirements</w:t>
      </w:r>
      <w:bookmarkEnd w:id="33"/>
      <w:bookmarkEnd w:id="34"/>
      <w:bookmarkEnd w:id="35"/>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36" w:name="_Ref27323231"/>
      <w:bookmarkStart w:id="37"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6"/>
      <w:bookmarkEnd w:id="37"/>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38" w:name="_Ref27323236"/>
      <w:bookmarkStart w:id="39"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8"/>
      <w:bookmarkEnd w:id="39"/>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40" w:name="_Toc27320853"/>
      <w:bookmarkStart w:id="41" w:name="_Toc27388144"/>
      <w:bookmarkStart w:id="42" w:name="_Toc27393383"/>
      <w:r w:rsidRPr="003F1ABD">
        <w:lastRenderedPageBreak/>
        <w:t>Use cases</w:t>
      </w:r>
      <w:bookmarkEnd w:id="40"/>
      <w:bookmarkEnd w:id="41"/>
      <w:bookmarkEnd w:id="42"/>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EB2645">
      <w:pPr>
        <w:spacing w:after="160"/>
        <w:rPr>
          <w:rFonts w:asciiTheme="majorHAnsi" w:eastAsia="Calibri" w:hAnsiTheme="majorHAnsi" w:cs="Calibri"/>
          <w:sz w:val="26"/>
          <w:szCs w:val="26"/>
        </w:rPr>
      </w:pPr>
      <w:bookmarkStart w:id="43" w:name="_heading=h.1fob9te" w:colFirst="0" w:colLast="0"/>
      <w:bookmarkEnd w:id="43"/>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34FB8">
      <w:pPr>
        <w:pStyle w:val="h4"/>
      </w:pPr>
      <w:bookmarkStart w:id="44" w:name="_Toc27320854"/>
      <w:bookmarkStart w:id="45" w:name="_Toc27388145"/>
      <w:bookmarkStart w:id="46" w:name="_Toc27393384"/>
      <w:r w:rsidRPr="003F1ABD">
        <w:t>Use case Diagram</w:t>
      </w:r>
      <w:bookmarkEnd w:id="44"/>
      <w:bookmarkEnd w:id="45"/>
      <w:bookmarkEnd w:id="46"/>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47" w:name="_Ref27323362"/>
      <w:bookmarkStart w:id="48"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7"/>
      <w:bookmarkEnd w:id="48"/>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49" w:name="_Toc27320855"/>
      <w:bookmarkStart w:id="50" w:name="_Toc27388146"/>
      <w:bookmarkStart w:id="51" w:name="_Toc27393385"/>
      <w:r w:rsidRPr="003F1ABD">
        <w:t>Use case description</w:t>
      </w:r>
      <w:r>
        <w:t>s</w:t>
      </w:r>
      <w:bookmarkEnd w:id="49"/>
      <w:bookmarkEnd w:id="50"/>
      <w:bookmarkEnd w:id="51"/>
    </w:p>
    <w:p w14:paraId="02A6BF19" w14:textId="2D9F8365" w:rsidR="000A5DA0" w:rsidRPr="003F1ABD" w:rsidRDefault="00B30509" w:rsidP="00F34FB8">
      <w:pPr>
        <w:pStyle w:val="h5"/>
      </w:pPr>
      <w:bookmarkStart w:id="52" w:name="_Hlk27315307"/>
      <w:bookmarkStart w:id="53" w:name="_Toc27320856"/>
      <w:bookmarkStart w:id="54" w:name="_Toc27393386"/>
      <w:r w:rsidRPr="003F1ABD">
        <w:rPr>
          <w:szCs w:val="26"/>
        </w:rPr>
        <w:t>Use case</w:t>
      </w:r>
      <w:bookmarkEnd w:id="52"/>
      <w:r w:rsidRPr="003F1ABD">
        <w:t>: Classic Single Player mode</w:t>
      </w:r>
      <w:bookmarkEnd w:id="53"/>
      <w:bookmarkEnd w:id="54"/>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55" w:name="_Toc27393387" w:displacedByCustomXml="next"/>
    <w:bookmarkStart w:id="56" w:name="_Toc27320857" w:displacedByCustomXml="next"/>
    <w:sdt>
      <w:sdtPr>
        <w:tag w:val="goog_rdk_2"/>
        <w:id w:val="2128264328"/>
      </w:sdtPr>
      <w:sdtEnd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55" w:displacedByCustomXml="prev"/>
    <w:bookmarkEnd w:id="56"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57" w:name="_Toc27393388" w:displacedByCustomXml="next"/>
    <w:bookmarkStart w:id="58" w:name="_Toc27320858" w:displacedByCustomXml="next"/>
    <w:sdt>
      <w:sdtPr>
        <w:tag w:val="goog_rdk_3"/>
        <w:id w:val="87823891"/>
      </w:sdtPr>
      <w:sdtEnd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57" w:displacedByCustomXml="prev"/>
    <w:bookmarkEnd w:id="58"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a random opponent to play a match against. They have to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59" w:name="_Toc27320860"/>
      <w:bookmarkStart w:id="60" w:name="_Toc27388147"/>
      <w:bookmarkStart w:id="61" w:name="_Toc27393389"/>
      <w:r w:rsidRPr="003F1ABD">
        <w:t>Domain entities</w:t>
      </w:r>
      <w:bookmarkEnd w:id="59"/>
      <w:bookmarkEnd w:id="60"/>
      <w:bookmarkEnd w:id="61"/>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62" w:name="_Toc27320861"/>
      <w:bookmarkStart w:id="63" w:name="_Toc27388148"/>
      <w:bookmarkStart w:id="64" w:name="_Toc27393390"/>
      <w:r w:rsidRPr="003F1ABD">
        <w:rPr>
          <w:rFonts w:asciiTheme="majorHAnsi" w:hAnsiTheme="majorHAnsi"/>
        </w:rPr>
        <w:lastRenderedPageBreak/>
        <w:t>Domain model</w:t>
      </w:r>
      <w:bookmarkEnd w:id="62"/>
      <w:bookmarkEnd w:id="63"/>
      <w:bookmarkEnd w:id="64"/>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65" w:name="_Ref27323563"/>
      <w:bookmarkStart w:id="66"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5"/>
      <w:bookmarkEnd w:id="66"/>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67" w:name="_Toc27320862"/>
      <w:bookmarkStart w:id="68" w:name="_Toc27388149"/>
      <w:bookmarkStart w:id="69" w:name="_Toc27393391"/>
      <w:r w:rsidRPr="003F1ABD">
        <w:rPr>
          <w:rFonts w:asciiTheme="majorHAnsi" w:hAnsiTheme="majorHAnsi"/>
        </w:rPr>
        <w:lastRenderedPageBreak/>
        <w:t>System features</w:t>
      </w:r>
      <w:bookmarkEnd w:id="67"/>
      <w:bookmarkEnd w:id="68"/>
      <w:bookmarkEnd w:id="69"/>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End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centralized data storage location that fulfills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End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End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End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End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a list of the highest ranking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70" w:name="_Toc27320863"/>
      <w:bookmarkStart w:id="71" w:name="_Toc27388150"/>
      <w:bookmarkStart w:id="72" w:name="_Toc27393392"/>
      <w:r w:rsidRPr="003F1ABD">
        <w:rPr>
          <w:rFonts w:asciiTheme="majorHAnsi" w:hAnsiTheme="majorHAnsi"/>
        </w:rPr>
        <w:lastRenderedPageBreak/>
        <w:t>Design</w:t>
      </w:r>
      <w:bookmarkEnd w:id="70"/>
      <w:bookmarkEnd w:id="71"/>
      <w:bookmarkEnd w:id="72"/>
    </w:p>
    <w:p w14:paraId="074311FD" w14:textId="7A074CEE"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Appendix F –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Appendix C –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EB2645">
      <w:pPr>
        <w:pStyle w:val="h2"/>
        <w:spacing w:after="160"/>
        <w:rPr>
          <w:rFonts w:asciiTheme="majorHAnsi" w:hAnsiTheme="majorHAnsi"/>
        </w:rPr>
      </w:pPr>
      <w:bookmarkStart w:id="73" w:name="_Toc27320864"/>
      <w:bookmarkStart w:id="74" w:name="_Toc27388151"/>
      <w:bookmarkStart w:id="75" w:name="_Toc27393393"/>
      <w:r w:rsidRPr="003F1ABD">
        <w:rPr>
          <w:rFonts w:asciiTheme="majorHAnsi" w:hAnsiTheme="majorHAnsi"/>
        </w:rPr>
        <w:t>Architecture</w:t>
      </w:r>
      <w:bookmarkEnd w:id="73"/>
      <w:bookmarkEnd w:id="74"/>
      <w:bookmarkEnd w:id="75"/>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76" w:name="_Toc27320865"/>
      <w:bookmarkStart w:id="77" w:name="_Toc27388152"/>
      <w:bookmarkStart w:id="78" w:name="_Toc27393394"/>
      <w:r w:rsidRPr="003F1ABD">
        <w:rPr>
          <w:rFonts w:asciiTheme="majorHAnsi" w:hAnsiTheme="majorHAnsi"/>
        </w:rPr>
        <w:t>MVC</w:t>
      </w:r>
      <w:bookmarkEnd w:id="76"/>
      <w:bookmarkEnd w:id="77"/>
      <w:bookmarkEnd w:id="78"/>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r w:rsidRPr="00542F05">
        <w:rPr>
          <w:rFonts w:asciiTheme="majorHAnsi" w:eastAsia="Calibri" w:hAnsiTheme="majorHAnsi" w:cs="Calibri"/>
          <w:sz w:val="26"/>
          <w:szCs w:val="26"/>
          <w:u w:val="single"/>
        </w:rPr>
        <w:t>FriendListModel</w:t>
      </w:r>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79" w:name="_Toc27320866"/>
      <w:bookmarkStart w:id="80" w:name="_Toc27388153"/>
      <w:bookmarkStart w:id="81" w:name="_Toc27393395"/>
      <w:r w:rsidRPr="003F1ABD">
        <w:rPr>
          <w:rFonts w:asciiTheme="majorHAnsi" w:hAnsiTheme="majorHAnsi"/>
        </w:rPr>
        <w:lastRenderedPageBreak/>
        <w:t>MVVM</w:t>
      </w:r>
      <w:bookmarkEnd w:id="79"/>
      <w:bookmarkEnd w:id="80"/>
      <w:bookmarkEnd w:id="81"/>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ViewModel.</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r w:rsidRPr="003F1ABD">
        <w:rPr>
          <w:rFonts w:asciiTheme="majorHAnsi" w:eastAsia="Calibri" w:hAnsiTheme="majorHAnsi" w:cs="Calibri"/>
          <w:sz w:val="26"/>
          <w:szCs w:val="26"/>
          <w:u w:val="single"/>
        </w:rPr>
        <w:t>ScoreModel</w:t>
      </w:r>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ViewModel classes have been used for communication like the </w:t>
      </w:r>
      <w:r w:rsidRPr="003F1ABD">
        <w:rPr>
          <w:rFonts w:asciiTheme="majorHAnsi" w:eastAsia="Calibri" w:hAnsiTheme="majorHAnsi" w:cs="Calibri"/>
          <w:sz w:val="26"/>
          <w:szCs w:val="26"/>
          <w:u w:val="single"/>
        </w:rPr>
        <w:t>ScoreViewModel</w:t>
      </w:r>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ttern provides high flexibility and as a result while someone is working on the design and the layout of the UI, the other person can implement the logic behind and process the data. It makes it easier to test the app, as automated UI testing is not necessary because the ViewModel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82" w:name="_Toc27320867"/>
      <w:bookmarkStart w:id="83" w:name="_Toc27388154"/>
      <w:bookmarkStart w:id="84" w:name="_Toc27393396"/>
      <w:r w:rsidRPr="003F1ABD">
        <w:rPr>
          <w:rFonts w:asciiTheme="majorHAnsi" w:hAnsiTheme="majorHAnsi"/>
        </w:rPr>
        <w:lastRenderedPageBreak/>
        <w:t>MVC vs MVVM</w:t>
      </w:r>
      <w:bookmarkEnd w:id="82"/>
      <w:bookmarkEnd w:id="83"/>
      <w:bookmarkEnd w:id="84"/>
    </w:p>
    <w:p w14:paraId="5394C749" w14:textId="2CED16BD" w:rsidR="000A5DA0" w:rsidRPr="003F1ABD" w:rsidRDefault="00B30509" w:rsidP="00EB2645">
      <w:pPr>
        <w:spacing w:after="160"/>
        <w:rPr>
          <w:rFonts w:asciiTheme="majorHAnsi" w:eastAsia="Calibri" w:hAnsiTheme="majorHAnsi" w:cs="Calibri"/>
          <w:sz w:val="26"/>
          <w:szCs w:val="26"/>
        </w:rPr>
      </w:pPr>
      <w:bookmarkStart w:id="85" w:name="_heading=h.30j0zll" w:colFirst="0" w:colLast="0"/>
      <w:bookmarkEnd w:id="85"/>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has also a good way to handle data and information between the View and the Model using LiveData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86" w:name="_Toc27320868"/>
      <w:bookmarkStart w:id="87" w:name="_Toc27388155"/>
      <w:bookmarkStart w:id="88" w:name="_Toc27393397"/>
      <w:r w:rsidRPr="003F1ABD">
        <w:rPr>
          <w:rFonts w:asciiTheme="majorHAnsi" w:hAnsiTheme="majorHAnsi"/>
        </w:rPr>
        <w:lastRenderedPageBreak/>
        <w:t>DAO Pattern</w:t>
      </w:r>
      <w:bookmarkEnd w:id="86"/>
      <w:bookmarkEnd w:id="87"/>
      <w:bookmarkEnd w:id="88"/>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89" w:name="_Toc27393398" w:displacedByCustomXml="next"/>
    <w:bookmarkStart w:id="90" w:name="_Toc27388156" w:displacedByCustomXml="next"/>
    <w:bookmarkStart w:id="91" w:name="_Toc27320869" w:displacedByCustomXml="next"/>
    <w:sdt>
      <w:sdtPr>
        <w:rPr>
          <w:rFonts w:asciiTheme="majorHAnsi" w:hAnsiTheme="majorHAnsi"/>
        </w:rPr>
        <w:tag w:val="goog_rdk_9"/>
        <w:id w:val="-465889361"/>
      </w:sdtPr>
      <w:sdtEnd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89" w:displacedByCustomXml="prev"/>
    <w:bookmarkEnd w:id="90" w:displacedByCustomXml="prev"/>
    <w:bookmarkEnd w:id="91"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way data is acquired has changed, the other layers are not affected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92" w:name="_Toc27320870"/>
      <w:bookmarkStart w:id="93" w:name="_Toc27388157"/>
      <w:bookmarkStart w:id="94" w:name="_Toc27393399"/>
      <w:r w:rsidRPr="003F1ABD">
        <w:rPr>
          <w:rFonts w:asciiTheme="majorHAnsi" w:hAnsiTheme="majorHAnsi"/>
        </w:rPr>
        <w:lastRenderedPageBreak/>
        <w:t>DAO pattern example in the project</w:t>
      </w:r>
      <w:bookmarkEnd w:id="92"/>
      <w:bookmarkEnd w:id="93"/>
      <w:bookmarkEnd w:id="94"/>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95" w:name="_Ref27323625"/>
      <w:bookmarkStart w:id="96"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5"/>
      <w:bookmarkEnd w:id="96"/>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r w:rsidR="00B30509" w:rsidRPr="003F1ABD">
        <w:rPr>
          <w:rFonts w:asciiTheme="majorHAnsi" w:eastAsia="Calibri" w:hAnsiTheme="majorHAnsi" w:cs="Calibri"/>
          <w:sz w:val="26"/>
          <w:szCs w:val="26"/>
          <w:u w:val="single"/>
        </w:rPr>
        <w:t>SinglePlayerGame</w:t>
      </w:r>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r w:rsidR="00B30509" w:rsidRPr="003F1ABD">
        <w:rPr>
          <w:rFonts w:asciiTheme="majorHAnsi" w:eastAsia="Calibri" w:hAnsiTheme="majorHAnsi" w:cs="Calibri"/>
          <w:sz w:val="26"/>
          <w:szCs w:val="26"/>
          <w:u w:val="single"/>
        </w:rPr>
        <w:t>SinglePlayer</w:t>
      </w:r>
      <w:r w:rsidR="00B30509" w:rsidRPr="003F1ABD">
        <w:rPr>
          <w:rFonts w:asciiTheme="majorHAnsi" w:eastAsia="Calibri" w:hAnsiTheme="majorHAnsi" w:cs="Calibri"/>
          <w:sz w:val="26"/>
          <w:szCs w:val="26"/>
        </w:rPr>
        <w:t xml:space="preserve"> tables in the database, because of that, this model will be disassembled into two sub-model classes that will actually represent those two tables.</w:t>
      </w:r>
    </w:p>
    <w:p w14:paraId="7A21CCA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o</w:t>
      </w:r>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taAccess</w:t>
      </w:r>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End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97" w:name="_Toc27320871"/>
          <w:bookmarkStart w:id="98" w:name="_Toc27388158"/>
          <w:bookmarkStart w:id="99" w:name="_Toc27393400"/>
          <w:r w:rsidRPr="003F1ABD">
            <w:rPr>
              <w:rFonts w:asciiTheme="majorHAnsi" w:hAnsiTheme="majorHAnsi"/>
            </w:rPr>
            <w:lastRenderedPageBreak/>
            <w:t>Dependency Injection</w:t>
          </w:r>
        </w:p>
      </w:sdtContent>
    </w:sdt>
    <w:bookmarkEnd w:id="99" w:displacedByCustomXml="prev"/>
    <w:bookmarkEnd w:id="98" w:displacedByCustomXml="prev"/>
    <w:bookmarkEnd w:id="97"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100" w:name="_Toc27320872"/>
      <w:bookmarkStart w:id="101" w:name="_Toc27388159"/>
      <w:bookmarkStart w:id="102" w:name="_Toc27393401"/>
      <w:r w:rsidRPr="003F1ABD">
        <w:rPr>
          <w:rFonts w:asciiTheme="majorHAnsi" w:hAnsiTheme="majorHAnsi"/>
        </w:rPr>
        <w:lastRenderedPageBreak/>
        <w:t>Singleton</w:t>
      </w:r>
      <w:bookmarkEnd w:id="100"/>
      <w:bookmarkEnd w:id="101"/>
      <w:bookmarkEnd w:id="102"/>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103" w:name="_Toc27320873"/>
      <w:bookmarkStart w:id="104" w:name="_Toc27388160"/>
      <w:bookmarkStart w:id="105" w:name="_Toc27393402"/>
      <w:r w:rsidRPr="003F1ABD">
        <w:rPr>
          <w:rFonts w:asciiTheme="majorHAnsi" w:hAnsiTheme="majorHAnsi"/>
        </w:rPr>
        <w:t>Adapter</w:t>
      </w:r>
      <w:bookmarkEnd w:id="103"/>
      <w:bookmarkEnd w:id="104"/>
      <w:bookmarkEnd w:id="105"/>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 xml:space="preserve">. For that purpose, </w:t>
      </w:r>
      <w:r w:rsidRPr="003F1ABD">
        <w:rPr>
          <w:rFonts w:asciiTheme="majorHAnsi" w:eastAsia="Calibri" w:hAnsiTheme="majorHAnsi" w:cs="Calibri"/>
          <w:sz w:val="26"/>
          <w:szCs w:val="26"/>
          <w:u w:val="single"/>
        </w:rPr>
        <w:t>RecyclerView.Adapter</w:t>
      </w:r>
      <w:r w:rsidRPr="003F1ABD">
        <w:rPr>
          <w:rFonts w:asciiTheme="majorHAnsi" w:eastAsia="Calibri" w:hAnsiTheme="majorHAnsi" w:cs="Calibri"/>
          <w:sz w:val="26"/>
          <w:szCs w:val="26"/>
        </w:rPr>
        <w:t xml:space="preserve"> class was extended in order to provide data binding between data and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106" w:name="_Toc27320874"/>
      <w:bookmarkStart w:id="107" w:name="_Toc27388161"/>
      <w:bookmarkStart w:id="108" w:name="_Toc27393403"/>
      <w:r w:rsidRPr="003F1ABD">
        <w:rPr>
          <w:rFonts w:asciiTheme="majorHAnsi" w:hAnsiTheme="majorHAnsi"/>
        </w:rPr>
        <w:lastRenderedPageBreak/>
        <w:t>SOLID principle</w:t>
      </w:r>
      <w:bookmarkEnd w:id="106"/>
      <w:bookmarkEnd w:id="107"/>
      <w:bookmarkEnd w:id="108"/>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r w:rsidRPr="003F1ABD">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w:t>
      </w:r>
    </w:p>
    <w:sdt>
      <w:sdtPr>
        <w:rPr>
          <w:rFonts w:asciiTheme="majorHAnsi" w:hAnsiTheme="majorHAnsi"/>
        </w:rPr>
        <w:tag w:val="goog_rdk_12"/>
        <w:id w:val="294265218"/>
      </w:sdtPr>
      <w:sdtEnd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and modules should be open for extension, but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s implemented by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is class can extend the defined functionalities with its own methods, like </w:t>
      </w:r>
      <w:r w:rsidRPr="003F1ABD">
        <w:rPr>
          <w:rFonts w:asciiTheme="majorHAnsi" w:eastAsia="Calibri" w:hAnsiTheme="majorHAnsi" w:cs="Calibri"/>
          <w:sz w:val="26"/>
          <w:szCs w:val="26"/>
          <w:u w:val="single"/>
        </w:rPr>
        <w:t>findPlayerId</w:t>
      </w:r>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L - Liskov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The DAO is the interface that exposes some methods for the services to use, but when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a dependency on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nstead of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ctual implementation. This way, if another implementation would be prefered,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109" w:name="_Toc27320875"/>
      <w:bookmarkStart w:id="110" w:name="_Toc27388162"/>
      <w:bookmarkStart w:id="111" w:name="_Toc27393404"/>
      <w:r w:rsidRPr="003F1ABD">
        <w:rPr>
          <w:rFonts w:asciiTheme="majorHAnsi" w:hAnsiTheme="majorHAnsi"/>
        </w:rPr>
        <w:lastRenderedPageBreak/>
        <w:t>UI Design</w:t>
      </w:r>
      <w:bookmarkEnd w:id="109"/>
      <w:bookmarkEnd w:id="110"/>
      <w:bookmarkEnd w:id="111"/>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Pre-plans have been made for design purposes with an online tool called “Figma”.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Appendix G – Predesign Figma plans</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core of the game has an easy to use calculator layout with the related letters and word made with calculations. In most cases the colors are chosen to follow the color themes by Apple (dark gray, light gray).</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217975"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112" w:name="_Toc27320876"/>
      <w:bookmarkStart w:id="113" w:name="_Toc27388163"/>
      <w:bookmarkStart w:id="114" w:name="_Toc27393405"/>
      <w:r w:rsidRPr="003F1ABD">
        <w:rPr>
          <w:rFonts w:asciiTheme="majorHAnsi" w:hAnsiTheme="majorHAnsi"/>
        </w:rPr>
        <w:lastRenderedPageBreak/>
        <w:t>ER Description</w:t>
      </w:r>
      <w:bookmarkEnd w:id="112"/>
      <w:bookmarkEnd w:id="113"/>
      <w:bookmarkEnd w:id="114"/>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115" w:name="_Ref27323778"/>
      <w:bookmarkStart w:id="116"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5"/>
      <w:bookmarkEnd w:id="116"/>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r w:rsidRPr="003F1ABD">
        <w:rPr>
          <w:rFonts w:asciiTheme="majorHAnsi" w:eastAsia="Calibri" w:hAnsiTheme="majorHAnsi" w:cs="Calibri"/>
          <w:i/>
          <w:sz w:val="26"/>
          <w:szCs w:val="26"/>
        </w:rPr>
        <w:t>single_player_game</w:t>
      </w:r>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Another table worth mention is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117" w:name="_Toc27320877"/>
      <w:bookmarkStart w:id="118" w:name="_Toc27388164"/>
      <w:bookmarkStart w:id="119" w:name="_Toc27393406"/>
      <w:r w:rsidRPr="003F1ABD">
        <w:rPr>
          <w:rFonts w:asciiTheme="majorHAnsi" w:hAnsiTheme="majorHAnsi"/>
        </w:rPr>
        <w:lastRenderedPageBreak/>
        <w:t>Dimensional modelling</w:t>
      </w:r>
      <w:bookmarkEnd w:id="117"/>
      <w:bookmarkEnd w:id="118"/>
      <w:bookmarkEnd w:id="119"/>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following section describes the reasoning behind the choice of dimensional modelling over third normalized form modeling.</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modeling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modeling,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modeling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PowerBI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and this feedback is provided by the dimensional modeled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120" w:name="_Toc27320878"/>
      <w:bookmarkStart w:id="121" w:name="_Toc27388165"/>
      <w:bookmarkStart w:id="122" w:name="_Toc27393407"/>
      <w:r w:rsidRPr="003F1ABD">
        <w:rPr>
          <w:rFonts w:asciiTheme="majorHAnsi" w:hAnsiTheme="majorHAnsi"/>
        </w:rPr>
        <w:lastRenderedPageBreak/>
        <w:t>Choice of technologies</w:t>
      </w:r>
      <w:bookmarkEnd w:id="120"/>
      <w:bookmarkEnd w:id="121"/>
      <w:bookmarkEnd w:id="122"/>
    </w:p>
    <w:p w14:paraId="79232005" w14:textId="3C473AE3" w:rsidR="000A5DA0" w:rsidRPr="003F1ABD" w:rsidRDefault="00B30509" w:rsidP="00EB2645">
      <w:pPr>
        <w:pStyle w:val="h3"/>
        <w:spacing w:after="160"/>
        <w:rPr>
          <w:rFonts w:asciiTheme="majorHAnsi" w:hAnsiTheme="majorHAnsi"/>
        </w:rPr>
      </w:pPr>
      <w:bookmarkStart w:id="123" w:name="_Toc27320879"/>
      <w:bookmarkStart w:id="124" w:name="_Toc27388166"/>
      <w:bookmarkStart w:id="125" w:name="_Toc27393408"/>
      <w:r w:rsidRPr="003F1ABD">
        <w:rPr>
          <w:rFonts w:asciiTheme="majorHAnsi" w:hAnsiTheme="majorHAnsi"/>
        </w:rPr>
        <w:t>Collaboration</w:t>
      </w:r>
      <w:bookmarkEnd w:id="123"/>
      <w:bookmarkEnd w:id="124"/>
      <w:bookmarkEnd w:id="125"/>
    </w:p>
    <w:p w14:paraId="6125BB2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Github is a cloud-based service and also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Sourcetree” was used.</w:t>
      </w:r>
    </w:p>
    <w:p w14:paraId="0DF92F47" w14:textId="2D3F87D8" w:rsidR="000A5DA0" w:rsidRPr="003F1ABD" w:rsidRDefault="00B30509" w:rsidP="00EB2645">
      <w:pPr>
        <w:pStyle w:val="h3"/>
        <w:spacing w:after="160"/>
        <w:rPr>
          <w:rFonts w:asciiTheme="majorHAnsi" w:hAnsiTheme="majorHAnsi"/>
        </w:rPr>
      </w:pPr>
      <w:bookmarkStart w:id="126" w:name="_Toc27320880"/>
      <w:bookmarkStart w:id="127" w:name="_Toc27388167"/>
      <w:bookmarkStart w:id="128" w:name="_Toc27393409"/>
      <w:r w:rsidRPr="003F1ABD">
        <w:rPr>
          <w:rFonts w:asciiTheme="majorHAnsi" w:hAnsiTheme="majorHAnsi"/>
        </w:rPr>
        <w:t>Spring</w:t>
      </w:r>
      <w:bookmarkEnd w:id="126"/>
      <w:bookmarkEnd w:id="127"/>
      <w:bookmarkEnd w:id="128"/>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EB2645">
      <w:pPr>
        <w:pStyle w:val="h3"/>
        <w:spacing w:after="160"/>
        <w:rPr>
          <w:rFonts w:asciiTheme="majorHAnsi" w:hAnsiTheme="majorHAnsi"/>
        </w:rPr>
      </w:pPr>
      <w:bookmarkStart w:id="129" w:name="_Toc27320881"/>
      <w:bookmarkStart w:id="130" w:name="_Toc27388168"/>
      <w:bookmarkStart w:id="131" w:name="_Toc27393410"/>
      <w:r w:rsidRPr="003F1ABD">
        <w:rPr>
          <w:rFonts w:asciiTheme="majorHAnsi" w:hAnsiTheme="majorHAnsi"/>
        </w:rPr>
        <w:t>JPA</w:t>
      </w:r>
      <w:bookmarkEnd w:id="129"/>
      <w:bookmarkEnd w:id="130"/>
      <w:bookmarkEnd w:id="131"/>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132" w:name="_Toc27320882"/>
      <w:bookmarkStart w:id="133" w:name="_Toc27388169"/>
      <w:bookmarkStart w:id="134" w:name="_Toc27393411"/>
      <w:r w:rsidRPr="003F1ABD">
        <w:rPr>
          <w:rFonts w:asciiTheme="majorHAnsi" w:hAnsiTheme="majorHAnsi"/>
        </w:rPr>
        <w:lastRenderedPageBreak/>
        <w:t>Implementation</w:t>
      </w:r>
      <w:bookmarkEnd w:id="132"/>
      <w:bookmarkEnd w:id="133"/>
      <w:bookmarkEnd w:id="134"/>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135" w:name="_Toc27320883"/>
      <w:bookmarkStart w:id="136" w:name="_Toc27388170"/>
      <w:bookmarkStart w:id="137" w:name="_Toc27393412"/>
      <w:r w:rsidRPr="003F1ABD">
        <w:rPr>
          <w:rFonts w:asciiTheme="majorHAnsi" w:hAnsiTheme="majorHAnsi"/>
        </w:rPr>
        <w:t>Data workflow</w:t>
      </w:r>
      <w:bookmarkEnd w:id="135"/>
      <w:bookmarkEnd w:id="136"/>
      <w:bookmarkEnd w:id="137"/>
    </w:p>
    <w:p w14:paraId="2EDEAED4" w14:textId="63438D3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6F4EDD2" w14:textId="1DF791F1" w:rsidR="00624829" w:rsidRDefault="00624829" w:rsidP="00624829">
      <w:pPr>
        <w:keepNext/>
        <w:spacing w:after="160"/>
        <w:jc w:val="center"/>
        <w:rPr>
          <w:rFonts w:hint="eastAsia"/>
        </w:rPr>
      </w:pP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38" w:name="_Ref27324187"/>
      <w:bookmarkStart w:id="139"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8"/>
      <w:bookmarkEnd w:id="139"/>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s connected to the ViewModels through LiveData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ViewModel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or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e project GSon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40" w:name="_Toc27320884"/>
      <w:bookmarkStart w:id="141" w:name="_Toc27388171"/>
      <w:bookmarkStart w:id="142" w:name="_Toc27393413"/>
      <w:r w:rsidRPr="003F1ABD">
        <w:rPr>
          <w:rFonts w:asciiTheme="majorHAnsi" w:hAnsiTheme="majorHAnsi"/>
        </w:rPr>
        <w:lastRenderedPageBreak/>
        <w:t>Client Implementation</w:t>
      </w:r>
      <w:bookmarkEnd w:id="140"/>
      <w:bookmarkEnd w:id="141"/>
      <w:bookmarkEnd w:id="142"/>
    </w:p>
    <w:p w14:paraId="70B3F6E3" w14:textId="77777777" w:rsidR="000A5DA0" w:rsidRPr="003F1ABD" w:rsidRDefault="00B30509" w:rsidP="00EB2645">
      <w:pPr>
        <w:pStyle w:val="h3"/>
        <w:spacing w:after="160"/>
        <w:rPr>
          <w:rFonts w:asciiTheme="majorHAnsi" w:hAnsiTheme="majorHAnsi"/>
        </w:rPr>
      </w:pPr>
      <w:bookmarkStart w:id="143" w:name="_Toc27320885"/>
      <w:bookmarkStart w:id="144" w:name="_Toc27388172"/>
      <w:bookmarkStart w:id="145" w:name="_Toc27393414"/>
      <w:r w:rsidRPr="003F1ABD">
        <w:rPr>
          <w:rFonts w:asciiTheme="majorHAnsi" w:hAnsiTheme="majorHAnsi"/>
        </w:rPr>
        <w:t>MVVM</w:t>
      </w:r>
      <w:bookmarkEnd w:id="143"/>
      <w:bookmarkEnd w:id="144"/>
      <w:bookmarkEnd w:id="145"/>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r w:rsidRPr="003F1ABD">
        <w:rPr>
          <w:rFonts w:asciiTheme="majorHAnsi" w:eastAsia="Calibri" w:hAnsiTheme="majorHAnsi" w:cs="Calibri"/>
          <w:sz w:val="26"/>
          <w:szCs w:val="26"/>
          <w:u w:val="single"/>
        </w:rPr>
        <w:t>LocalScoreModel</w:t>
      </w:r>
      <w:r w:rsidRPr="003F1ABD">
        <w:rPr>
          <w:rFonts w:asciiTheme="majorHAnsi" w:eastAsia="Calibri" w:hAnsiTheme="majorHAnsi" w:cs="Calibri"/>
          <w:sz w:val="26"/>
          <w:szCs w:val="26"/>
        </w:rPr>
        <w:t xml:space="preserve"> is a model that will be used by the connected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and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cases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have the most updated data on the UI, LiveData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46"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6"/>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r w:rsidRPr="003F1ABD">
        <w:rPr>
          <w:rFonts w:asciiTheme="majorHAnsi" w:eastAsia="Calibri" w:hAnsiTheme="majorHAnsi" w:cs="Calibri"/>
          <w:sz w:val="26"/>
          <w:szCs w:val="26"/>
          <w:u w:val="single"/>
        </w:rPr>
        <w:t>LocalScores</w:t>
      </w:r>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47" w:name="_Toc27320886"/>
      <w:bookmarkStart w:id="148" w:name="_Toc27388173"/>
      <w:bookmarkStart w:id="149" w:name="_Toc27393415"/>
      <w:r w:rsidRPr="003F1ABD">
        <w:rPr>
          <w:rFonts w:asciiTheme="majorHAnsi" w:hAnsiTheme="majorHAnsi"/>
        </w:rPr>
        <w:lastRenderedPageBreak/>
        <w:t>Game mechanics</w:t>
      </w:r>
      <w:bookmarkEnd w:id="147"/>
      <w:bookmarkEnd w:id="148"/>
      <w:bookmarkEnd w:id="149"/>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50" w:name="_Ref27324637"/>
      <w:bookmarkStart w:id="151"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0"/>
      <w:bookmarkEnd w:id="151"/>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 will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52" w:name="_Ref27324711"/>
      <w:bookmarkStart w:id="153"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2"/>
      <w:bookmarkEnd w:id="153"/>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54"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4"/>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shows the implementation of the method responsible for calculating scores. Score calculator is designed to reward users that are trying to spell longer words and use more difficult operations. The goal of a score system is to promote high risk – high reward behavior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55" w:name="_Toc27320887"/>
      <w:bookmarkStart w:id="156" w:name="_Toc27388174"/>
      <w:bookmarkStart w:id="157" w:name="_Toc27393416"/>
      <w:r w:rsidRPr="003F1ABD">
        <w:rPr>
          <w:rFonts w:asciiTheme="majorHAnsi" w:hAnsiTheme="majorHAnsi"/>
        </w:rPr>
        <w:lastRenderedPageBreak/>
        <w:t>Server calls</w:t>
      </w:r>
      <w:bookmarkEnd w:id="155"/>
      <w:bookmarkEnd w:id="156"/>
      <w:bookmarkEnd w:id="157"/>
    </w:p>
    <w:p w14:paraId="08EC7AC2" w14:textId="77777777" w:rsidR="000A5DA0" w:rsidRPr="003F1ABD" w:rsidRDefault="00B30509" w:rsidP="00EB2645">
      <w:pPr>
        <w:pStyle w:val="h3"/>
        <w:spacing w:after="160"/>
        <w:rPr>
          <w:rFonts w:asciiTheme="majorHAnsi" w:hAnsiTheme="majorHAnsi"/>
        </w:rPr>
      </w:pPr>
      <w:bookmarkStart w:id="158" w:name="_Toc27320888"/>
      <w:bookmarkStart w:id="159" w:name="_Toc27388175"/>
      <w:bookmarkStart w:id="160" w:name="_Toc27393417"/>
      <w:r w:rsidRPr="003F1ABD">
        <w:rPr>
          <w:rFonts w:asciiTheme="majorHAnsi" w:hAnsiTheme="majorHAnsi"/>
        </w:rPr>
        <w:t>API endpoints</w:t>
      </w:r>
      <w:bookmarkEnd w:id="158"/>
      <w:bookmarkEnd w:id="159"/>
      <w:bookmarkEnd w:id="160"/>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r w:rsidRPr="003F1ABD">
        <w:rPr>
          <w:rFonts w:asciiTheme="majorHAnsi" w:eastAsia="Calibri" w:hAnsiTheme="majorHAnsi" w:cs="Calibri"/>
          <w:sz w:val="26"/>
          <w:szCs w:val="26"/>
          <w:u w:val="single"/>
        </w:rPr>
        <w:t>SinglePlayerGameController</w:t>
      </w:r>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61"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1"/>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62"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2"/>
    </w:p>
    <w:p w14:paraId="6F5087F3" w14:textId="77777777" w:rsidR="000A5DA0" w:rsidRPr="003F1ABD" w:rsidRDefault="00B30509" w:rsidP="00EB2645">
      <w:pPr>
        <w:pStyle w:val="h3"/>
        <w:spacing w:after="160"/>
        <w:rPr>
          <w:rFonts w:asciiTheme="majorHAnsi" w:hAnsiTheme="majorHAnsi"/>
        </w:rPr>
      </w:pPr>
      <w:bookmarkStart w:id="163" w:name="_Toc27320889"/>
      <w:bookmarkStart w:id="164" w:name="_Toc27388176"/>
      <w:bookmarkStart w:id="165" w:name="_Toc27393418"/>
      <w:r w:rsidRPr="003F1ABD">
        <w:rPr>
          <w:rFonts w:asciiTheme="majorHAnsi" w:hAnsiTheme="majorHAnsi"/>
        </w:rPr>
        <w:t>Services</w:t>
      </w:r>
      <w:bookmarkEnd w:id="163"/>
      <w:bookmarkEnd w:id="164"/>
      <w:bookmarkEnd w:id="165"/>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66" w:name="_Toc27320890"/>
          <w:bookmarkStart w:id="167" w:name="_Toc27388177"/>
          <w:bookmarkStart w:id="168" w:name="_Toc27393419"/>
          <w:r w:rsidRPr="003F1ABD">
            <w:rPr>
              <w:rFonts w:asciiTheme="majorHAnsi" w:hAnsiTheme="majorHAnsi"/>
            </w:rPr>
            <w:lastRenderedPageBreak/>
            <w:t>Data access</w:t>
          </w:r>
        </w:p>
      </w:sdtContent>
    </w:sdt>
    <w:bookmarkEnd w:id="168" w:displacedByCustomXml="prev"/>
    <w:bookmarkEnd w:id="167" w:displacedByCustomXml="prev"/>
    <w:bookmarkEnd w:id="166"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69"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69"/>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70"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0"/>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71"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1"/>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72"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2"/>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73" w:name="_Toc27320891"/>
      <w:bookmarkStart w:id="174" w:name="_Toc27388178"/>
      <w:bookmarkStart w:id="175" w:name="_Toc27393420"/>
      <w:r w:rsidRPr="003F1ABD">
        <w:rPr>
          <w:rFonts w:asciiTheme="majorHAnsi" w:hAnsiTheme="majorHAnsi"/>
        </w:rPr>
        <w:lastRenderedPageBreak/>
        <w:t>Security</w:t>
      </w:r>
      <w:bookmarkEnd w:id="173"/>
      <w:bookmarkEnd w:id="174"/>
      <w:bookmarkEnd w:id="175"/>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76" w:name="_Ref27325082"/>
      <w:bookmarkStart w:id="177"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6"/>
      <w:bookmarkEnd w:id="177"/>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apk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user_name = </w:t>
      </w:r>
      <w:r w:rsidRPr="003F1ABD">
        <w:rPr>
          <w:rFonts w:asciiTheme="majorHAnsi" w:eastAsia="Calibri" w:hAnsiTheme="majorHAnsi" w:cs="Calibri"/>
          <w:i/>
          <w:sz w:val="26"/>
          <w:szCs w:val="26"/>
        </w:rPr>
        <w:t xml:space="preserve">user_input”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78" w:name="_Toc27320892"/>
      <w:bookmarkStart w:id="179" w:name="_Toc27388179"/>
      <w:bookmarkStart w:id="180" w:name="_Toc27393421"/>
      <w:r w:rsidRPr="003F1ABD">
        <w:rPr>
          <w:rFonts w:asciiTheme="majorHAnsi" w:hAnsiTheme="majorHAnsi"/>
        </w:rPr>
        <w:lastRenderedPageBreak/>
        <w:t>Test</w:t>
      </w:r>
      <w:bookmarkEnd w:id="178"/>
      <w:bookmarkEnd w:id="179"/>
      <w:bookmarkEnd w:id="180"/>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81" w:name="_Toc27320893"/>
      <w:bookmarkStart w:id="182" w:name="_Toc27388180"/>
      <w:bookmarkStart w:id="183" w:name="_Toc27393422"/>
      <w:r w:rsidRPr="003F1ABD">
        <w:rPr>
          <w:rFonts w:asciiTheme="majorHAnsi" w:hAnsiTheme="majorHAnsi"/>
        </w:rPr>
        <w:t>Use case test</w:t>
      </w:r>
      <w:bookmarkEnd w:id="181"/>
      <w:bookmarkEnd w:id="182"/>
      <w:bookmarkEnd w:id="183"/>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reaches a really high score, the app is going to cap at the maximum value of a 32 bit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84" w:name="_Toc27320894"/>
      <w:bookmarkStart w:id="185" w:name="_Toc27388181"/>
      <w:bookmarkStart w:id="186" w:name="_Toc27393423"/>
      <w:r w:rsidRPr="003F1ABD">
        <w:rPr>
          <w:rFonts w:asciiTheme="majorHAnsi" w:hAnsiTheme="majorHAnsi"/>
        </w:rPr>
        <w:lastRenderedPageBreak/>
        <w:t>Unit tests</w:t>
      </w:r>
      <w:bookmarkEnd w:id="184"/>
      <w:bookmarkEnd w:id="185"/>
      <w:bookmarkEnd w:id="186"/>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r w:rsidRPr="00320981">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87"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7"/>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r w:rsidRPr="003F1ABD">
        <w:rPr>
          <w:rFonts w:asciiTheme="majorHAnsi" w:eastAsia="Calibri" w:hAnsiTheme="majorHAnsi" w:cs="Calibri"/>
          <w:sz w:val="26"/>
          <w:szCs w:val="26"/>
          <w:u w:val="single"/>
        </w:rPr>
        <w:t>getFriends</w:t>
      </w:r>
      <w:r w:rsidRPr="003F1ABD">
        <w:rPr>
          <w:rFonts w:asciiTheme="majorHAnsi" w:eastAsia="Calibri" w:hAnsiTheme="majorHAnsi" w:cs="Calibri"/>
          <w:sz w:val="26"/>
          <w:szCs w:val="26"/>
        </w:rPr>
        <w:t xml:space="preserve"> test have been included.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88" w:name="_Toc27320895"/>
      <w:bookmarkStart w:id="189" w:name="_Toc27388182"/>
      <w:bookmarkStart w:id="190" w:name="_Toc27393424"/>
      <w:r w:rsidRPr="003F1ABD">
        <w:rPr>
          <w:rFonts w:asciiTheme="majorHAnsi" w:hAnsiTheme="majorHAnsi"/>
        </w:rPr>
        <w:lastRenderedPageBreak/>
        <w:t>Postman &amp; Advanced REST client</w:t>
      </w:r>
      <w:bookmarkEnd w:id="188"/>
      <w:bookmarkEnd w:id="189"/>
      <w:bookmarkEnd w:id="190"/>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91"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1"/>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92" w:name="_Toc27320896"/>
      <w:bookmarkStart w:id="193" w:name="_Toc27388183"/>
      <w:bookmarkStart w:id="194" w:name="_Toc27393425"/>
      <w:r w:rsidRPr="003F1ABD">
        <w:rPr>
          <w:rFonts w:asciiTheme="majorHAnsi" w:hAnsiTheme="majorHAnsi"/>
        </w:rPr>
        <w:lastRenderedPageBreak/>
        <w:t>Results and Discussion</w:t>
      </w:r>
      <w:bookmarkEnd w:id="192"/>
      <w:bookmarkEnd w:id="193"/>
      <w:bookmarkEnd w:id="194"/>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95" w:name="_Toc27320897"/>
      <w:bookmarkStart w:id="196" w:name="_Toc27388184"/>
      <w:bookmarkStart w:id="197" w:name="_Toc27393426"/>
      <w:r w:rsidRPr="003F1ABD">
        <w:rPr>
          <w:rFonts w:asciiTheme="majorHAnsi" w:hAnsiTheme="majorHAnsi"/>
        </w:rPr>
        <w:t>Results</w:t>
      </w:r>
      <w:bookmarkEnd w:id="195"/>
      <w:bookmarkEnd w:id="196"/>
      <w:bookmarkEnd w:id="197"/>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98" w:name="_Ref27325289"/>
      <w:bookmarkStart w:id="199"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8"/>
      <w:bookmarkEnd w:id="199"/>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200" w:name="_Ref27325337"/>
      <w:bookmarkStart w:id="201"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0"/>
      <w:bookmarkEnd w:id="201"/>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202" w:name="_Toc27320898"/>
      <w:bookmarkStart w:id="203" w:name="_Toc27388185"/>
      <w:bookmarkStart w:id="204" w:name="_Toc27393427"/>
      <w:r w:rsidRPr="003F1ABD">
        <w:rPr>
          <w:rFonts w:asciiTheme="majorHAnsi" w:hAnsiTheme="majorHAnsi"/>
        </w:rPr>
        <w:lastRenderedPageBreak/>
        <w:t>Product results</w:t>
      </w:r>
      <w:bookmarkEnd w:id="202"/>
      <w:bookmarkEnd w:id="203"/>
      <w:bookmarkEnd w:id="204"/>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205"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5"/>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206"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6"/>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207"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7"/>
    </w:p>
    <w:bookmarkStart w:id="208" w:name="_heading=h.3znysh7" w:colFirst="0" w:colLast="0"/>
    <w:bookmarkEnd w:id="208"/>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4ECFD6E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r w:rsidR="00C33AC1" w:rsidRPr="003F1ABD">
        <w:rPr>
          <w:rFonts w:asciiTheme="majorHAnsi" w:eastAsia="Calibri" w:hAnsiTheme="majorHAnsi" w:cs="Calibri"/>
          <w:sz w:val="26"/>
          <w:szCs w:val="26"/>
        </w:rPr>
        <w:t>representing</w:t>
      </w:r>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0FFA87B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w:t>
      </w:r>
      <w:r w:rsidR="00C33AC1">
        <w:rPr>
          <w:rFonts w:asciiTheme="majorHAnsi" w:eastAsia="Calibri" w:hAnsiTheme="majorHAnsi" w:cs="Calibri"/>
          <w:sz w:val="26"/>
          <w:szCs w:val="26"/>
        </w:rPr>
        <w:t>’s input</w:t>
      </w:r>
      <w:bookmarkStart w:id="209" w:name="_GoBack"/>
      <w:bookmarkEnd w:id="209"/>
      <w:r w:rsidRPr="003F1ABD">
        <w:rPr>
          <w:rFonts w:asciiTheme="majorHAnsi" w:eastAsia="Calibri" w:hAnsiTheme="majorHAnsi" w:cs="Calibri"/>
          <w:sz w:val="26"/>
          <w:szCs w:val="26"/>
        </w:rPr>
        <w:t xml:space="preserve">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210" w:name="_Toc27320899"/>
      <w:bookmarkStart w:id="211" w:name="_Toc27388186"/>
      <w:bookmarkStart w:id="212" w:name="_Toc27393428"/>
      <w:r w:rsidRPr="003F1ABD">
        <w:rPr>
          <w:rFonts w:asciiTheme="majorHAnsi" w:hAnsiTheme="majorHAnsi"/>
        </w:rPr>
        <w:lastRenderedPageBreak/>
        <w:t>Conclusion</w:t>
      </w:r>
      <w:bookmarkEnd w:id="210"/>
      <w:bookmarkEnd w:id="211"/>
      <w:bookmarkEnd w:id="212"/>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pPr>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back-end of the application. Most of the requirements are internet based, therefore implementing </w:t>
      </w:r>
      <w:r w:rsidR="00694083">
        <w:rPr>
          <w:rFonts w:asciiTheme="majorHAnsi" w:eastAsia="Calibri" w:hAnsiTheme="majorHAnsi" w:cs="Calibri"/>
          <w:sz w:val="26"/>
          <w:szCs w:val="26"/>
        </w:rPr>
        <w:t xml:space="preserve">back-end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213" w:name="_heading=h.gjdgxs" w:colFirst="0" w:colLast="0"/>
      <w:bookmarkEnd w:id="213"/>
      <w:r w:rsidRPr="003F1ABD">
        <w:rPr>
          <w:rFonts w:asciiTheme="majorHAnsi" w:eastAsia="Calibri" w:hAnsiTheme="majorHAnsi" w:cs="Calibri"/>
          <w:sz w:val="26"/>
          <w:szCs w:val="26"/>
        </w:rPr>
        <w:t>In conclusion, the developer team was satisfied with the result of this project and is looking forward to continu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214" w:name="_heading=h.kg7eqs2zkhhg" w:colFirst="0" w:colLast="0"/>
      <w:bookmarkEnd w:id="214"/>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215" w:name="_Toc27320900"/>
      <w:bookmarkStart w:id="216" w:name="_Toc27388187"/>
      <w:bookmarkStart w:id="217" w:name="_Toc27393429"/>
      <w:r w:rsidRPr="003F1ABD">
        <w:rPr>
          <w:rFonts w:asciiTheme="majorHAnsi" w:hAnsiTheme="majorHAnsi"/>
        </w:rPr>
        <w:lastRenderedPageBreak/>
        <w:t>Project future</w:t>
      </w:r>
      <w:bookmarkEnd w:id="215"/>
      <w:bookmarkEnd w:id="216"/>
      <w:bookmarkEnd w:id="217"/>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218" w:name="_heading=h.qi041jvdmx2u" w:colFirst="0" w:colLast="0"/>
      <w:bookmarkEnd w:id="218"/>
      <w:r w:rsidRPr="003F1ABD">
        <w:rPr>
          <w:rFonts w:asciiTheme="majorHAnsi" w:eastAsia="Calibri" w:hAnsiTheme="majorHAnsi" w:cs="Calibri"/>
          <w:sz w:val="26"/>
          <w:szCs w:val="26"/>
        </w:rPr>
        <w:t>The system achieved many of the planned goals. Both technical and mathematical features were implemented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219" w:name="_heading=h.niovuoy5md1v" w:colFirst="0" w:colLast="0"/>
      <w:bookmarkEnd w:id="219"/>
      <w:r w:rsidRPr="003F1ABD">
        <w:rPr>
          <w:rFonts w:asciiTheme="majorHAnsi" w:eastAsia="Calibri" w:hAnsiTheme="majorHAnsi" w:cs="Calibri"/>
          <w:sz w:val="26"/>
          <w:szCs w:val="26"/>
        </w:rPr>
        <w:t>One major part of the software would be to implement a multiplayer where the users could play against each other in a random match. A real time networking system has to be implemented between the clients in order to succeed with this plan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220" w:name="_heading=h.mife4jjcjxyq" w:colFirst="0" w:colLast="0"/>
      <w:bookmarkEnd w:id="220"/>
      <w:r w:rsidRPr="003F1ABD">
        <w:rPr>
          <w:rFonts w:asciiTheme="majorHAnsi" w:eastAsia="Calibri" w:hAnsiTheme="majorHAnsi" w:cs="Calibri"/>
          <w:sz w:val="26"/>
          <w:szCs w:val="26"/>
        </w:rPr>
        <w:t>Moreover, the friend system could be developed further, because so far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221" w:name="_heading=h.yfjbhdadcqvw" w:colFirst="0" w:colLast="0"/>
      <w:bookmarkEnd w:id="221"/>
      <w:r w:rsidRPr="003F1ABD">
        <w:rPr>
          <w:rFonts w:asciiTheme="majorHAnsi" w:eastAsia="Calibri" w:hAnsiTheme="majorHAnsi" w:cs="Calibri"/>
          <w:sz w:val="26"/>
          <w:szCs w:val="26"/>
        </w:rPr>
        <w:t>A local cache storage would be great for the user because the data would be accessible at any time so the player does not have to be online to play with the single player game mode. Later, the scores and information could be synchronized with the server.</w:t>
      </w:r>
      <w:bookmarkStart w:id="222" w:name="_heading=h.rm61atqev7rm" w:colFirst="0" w:colLast="0"/>
      <w:bookmarkEnd w:id="222"/>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223" w:name="_heading=h.5tu1yghzj67i" w:colFirst="0" w:colLast="0"/>
      <w:bookmarkEnd w:id="223"/>
      <w:r w:rsidRPr="003F1ABD">
        <w:rPr>
          <w:rFonts w:asciiTheme="majorHAnsi" w:eastAsia="Calibri" w:hAnsiTheme="majorHAnsi" w:cs="Calibri"/>
          <w:sz w:val="26"/>
          <w:szCs w:val="26"/>
        </w:rPr>
        <w:t>In order to reach more users the application could have multi language support. The basics of this feature are implemented on the client side, however it is still far from an actual support for more languages. Also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224" w:name="_heading=h.1fymzrswcwwl" w:colFirst="0" w:colLast="0"/>
      <w:bookmarkEnd w:id="224"/>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225" w:name="_heading=h.je22w36mmwl3" w:colFirst="0" w:colLast="0"/>
      <w:bookmarkEnd w:id="225"/>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226" w:name="_Toc27320901"/>
      <w:bookmarkStart w:id="227" w:name="_Toc27388188"/>
      <w:bookmarkStart w:id="228" w:name="_Toc27393430"/>
      <w:r>
        <w:lastRenderedPageBreak/>
        <w:t>Sources of information</w:t>
      </w:r>
      <w:bookmarkEnd w:id="226"/>
      <w:bookmarkEnd w:id="227"/>
      <w:bookmarkEnd w:id="228"/>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BECA6" w14:textId="77777777" w:rsidR="00192450" w:rsidRDefault="00192450">
      <w:pPr>
        <w:rPr>
          <w:rFonts w:hint="eastAsia"/>
        </w:rPr>
      </w:pPr>
      <w:r>
        <w:separator/>
      </w:r>
    </w:p>
  </w:endnote>
  <w:endnote w:type="continuationSeparator" w:id="0">
    <w:p w14:paraId="6B2CCF75" w14:textId="77777777" w:rsidR="00192450" w:rsidRDefault="0019245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A65A3E" w:rsidRDefault="00A65A3E">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A65A3E" w:rsidRDefault="00A65A3E" w:rsidP="00ED62DD">
    <w:pPr>
      <w:pStyle w:val="Footer"/>
      <w:rPr>
        <w:rFonts w:hint="eastAsia"/>
      </w:rPr>
    </w:pPr>
  </w:p>
  <w:p w14:paraId="5CE8D5EF" w14:textId="77777777" w:rsidR="00A65A3E" w:rsidRDefault="00A65A3E">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A65A3E" w:rsidRPr="00ED62DD" w:rsidRDefault="00A65A3E">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A65A3E" w:rsidRDefault="00A65A3E">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A65A3E" w:rsidRDefault="00A65A3E">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E1B9D" w14:textId="77777777" w:rsidR="00192450" w:rsidRDefault="00192450">
      <w:pPr>
        <w:rPr>
          <w:rFonts w:hint="eastAsia"/>
        </w:rPr>
      </w:pPr>
      <w:r>
        <w:separator/>
      </w:r>
    </w:p>
  </w:footnote>
  <w:footnote w:type="continuationSeparator" w:id="0">
    <w:p w14:paraId="4AF7B65D" w14:textId="77777777" w:rsidR="00192450" w:rsidRDefault="0019245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A65A3E" w:rsidRDefault="00A65A3E">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A65A3E" w:rsidRDefault="00A65A3E"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A65A3E" w:rsidRDefault="00A65A3E" w:rsidP="003F3D68">
    <w:pPr>
      <w:pStyle w:val="Header"/>
      <w:tabs>
        <w:tab w:val="right" w:pos="9071"/>
      </w:tabs>
      <w:rPr>
        <w:rFonts w:hint="eastAsia"/>
      </w:rPr>
    </w:pPr>
  </w:p>
  <w:p w14:paraId="7FAC975F" w14:textId="1B381A90" w:rsidR="00A65A3E" w:rsidRDefault="00A65A3E" w:rsidP="003F3D68">
    <w:pPr>
      <w:pStyle w:val="Header"/>
      <w:tabs>
        <w:tab w:val="right" w:pos="9071"/>
      </w:tabs>
      <w:rPr>
        <w:rFonts w:hint="eastAsia"/>
      </w:rPr>
    </w:pPr>
  </w:p>
  <w:p w14:paraId="525FD450" w14:textId="4160DE46" w:rsidR="00A65A3E" w:rsidRDefault="00A65A3E" w:rsidP="003F3D68">
    <w:pPr>
      <w:pStyle w:val="Header"/>
      <w:tabs>
        <w:tab w:val="right" w:pos="9071"/>
      </w:tabs>
      <w:rPr>
        <w:rFonts w:hint="eastAsia"/>
      </w:rPr>
    </w:pPr>
  </w:p>
  <w:p w14:paraId="3C3BFBC5" w14:textId="64369453" w:rsidR="00A65A3E" w:rsidRDefault="00A65A3E" w:rsidP="003F3D68">
    <w:pPr>
      <w:pStyle w:val="Header"/>
      <w:tabs>
        <w:tab w:val="right" w:pos="9071"/>
      </w:tabs>
      <w:rPr>
        <w:rFonts w:hint="eastAsia"/>
      </w:rPr>
    </w:pPr>
  </w:p>
  <w:p w14:paraId="1CE5133D" w14:textId="77777777" w:rsidR="00A65A3E" w:rsidRDefault="00A65A3E"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65A3E"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A65A3E" w:rsidRDefault="00A65A3E" w:rsidP="003F3D68">
          <w:pPr>
            <w:pStyle w:val="Header"/>
            <w:tabs>
              <w:tab w:val="right" w:pos="9071"/>
            </w:tabs>
          </w:pPr>
          <w:r>
            <w:t xml:space="preserve">LogiWord - </w:t>
          </w:r>
          <w:r w:rsidRPr="00FB460D">
            <w:rPr>
              <w:rFonts w:hint="eastAsia"/>
            </w:rPr>
            <w:t>Brain training Android Application</w:t>
          </w:r>
        </w:p>
      </w:tc>
    </w:tr>
    <w:tr w:rsidR="00A65A3E" w14:paraId="3073A2ED" w14:textId="77777777" w:rsidTr="00ED62DD">
      <w:trPr>
        <w:trHeight w:val="397"/>
      </w:trPr>
      <w:tc>
        <w:tcPr>
          <w:tcW w:w="0" w:type="auto"/>
          <w:tcBorders>
            <w:top w:val="single" w:sz="4" w:space="0" w:color="auto"/>
            <w:left w:val="nil"/>
            <w:bottom w:val="nil"/>
            <w:right w:val="nil"/>
          </w:tcBorders>
        </w:tcPr>
        <w:p w14:paraId="5A169C36" w14:textId="77777777" w:rsidR="00A65A3E" w:rsidRPr="00726C14" w:rsidRDefault="00A65A3E" w:rsidP="003F3D68">
          <w:pPr>
            <w:pStyle w:val="Header"/>
            <w:jc w:val="both"/>
            <w:rPr>
              <w:color w:val="FF0000"/>
            </w:rPr>
          </w:pPr>
        </w:p>
      </w:tc>
    </w:tr>
  </w:tbl>
  <w:p w14:paraId="5F3E39BC" w14:textId="77777777" w:rsidR="00A65A3E" w:rsidRDefault="00A65A3E" w:rsidP="003F3D68">
    <w:pPr>
      <w:pStyle w:val="Header"/>
      <w:tabs>
        <w:tab w:val="right" w:pos="9071"/>
      </w:tabs>
      <w:rPr>
        <w:rFonts w:hint="eastAsia"/>
        <w:lang w:eastAsia="da-DK"/>
      </w:rPr>
    </w:pPr>
    <w:r>
      <w:tab/>
    </w:r>
  </w:p>
  <w:p w14:paraId="7139C0C1" w14:textId="77777777" w:rsidR="00A65A3E" w:rsidRDefault="00A65A3E" w:rsidP="003F3D68">
    <w:pPr>
      <w:pStyle w:val="Header"/>
      <w:rPr>
        <w:rFonts w:hint="eastAsia"/>
      </w:rPr>
    </w:pPr>
  </w:p>
  <w:p w14:paraId="64D89CA3" w14:textId="77777777" w:rsidR="00A65A3E" w:rsidRPr="003F3D68" w:rsidRDefault="00A65A3E"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A65A3E" w:rsidRDefault="00A65A3E">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05248"/>
    <w:rsid w:val="0011328D"/>
    <w:rsid w:val="00114BC1"/>
    <w:rsid w:val="00126CA1"/>
    <w:rsid w:val="001669E6"/>
    <w:rsid w:val="001903FB"/>
    <w:rsid w:val="00192450"/>
    <w:rsid w:val="001A3BA4"/>
    <w:rsid w:val="001C3A5B"/>
    <w:rsid w:val="001C67B3"/>
    <w:rsid w:val="001C7461"/>
    <w:rsid w:val="001D7351"/>
    <w:rsid w:val="001E37A6"/>
    <w:rsid w:val="001E57DC"/>
    <w:rsid w:val="001F77EB"/>
    <w:rsid w:val="00217975"/>
    <w:rsid w:val="00234B34"/>
    <w:rsid w:val="002A4204"/>
    <w:rsid w:val="002A4673"/>
    <w:rsid w:val="002B3590"/>
    <w:rsid w:val="002B7249"/>
    <w:rsid w:val="002E5916"/>
    <w:rsid w:val="002F183A"/>
    <w:rsid w:val="002F7C1C"/>
    <w:rsid w:val="00317AB6"/>
    <w:rsid w:val="00320981"/>
    <w:rsid w:val="003738EC"/>
    <w:rsid w:val="003922A2"/>
    <w:rsid w:val="003E4DB2"/>
    <w:rsid w:val="003F1ABD"/>
    <w:rsid w:val="003F3D68"/>
    <w:rsid w:val="00410C16"/>
    <w:rsid w:val="004158DB"/>
    <w:rsid w:val="004161CF"/>
    <w:rsid w:val="00434499"/>
    <w:rsid w:val="00440260"/>
    <w:rsid w:val="00484CBE"/>
    <w:rsid w:val="004E2922"/>
    <w:rsid w:val="005121C4"/>
    <w:rsid w:val="00514CA9"/>
    <w:rsid w:val="0052733B"/>
    <w:rsid w:val="00536815"/>
    <w:rsid w:val="00540A4C"/>
    <w:rsid w:val="00542F05"/>
    <w:rsid w:val="00546561"/>
    <w:rsid w:val="00581EB6"/>
    <w:rsid w:val="005878B6"/>
    <w:rsid w:val="005C3683"/>
    <w:rsid w:val="005C4032"/>
    <w:rsid w:val="005D2DEB"/>
    <w:rsid w:val="005F434B"/>
    <w:rsid w:val="00604D5E"/>
    <w:rsid w:val="0061748D"/>
    <w:rsid w:val="00624829"/>
    <w:rsid w:val="006255FD"/>
    <w:rsid w:val="00645882"/>
    <w:rsid w:val="0064615F"/>
    <w:rsid w:val="00663F6B"/>
    <w:rsid w:val="006872BA"/>
    <w:rsid w:val="00694083"/>
    <w:rsid w:val="00695526"/>
    <w:rsid w:val="006A0B50"/>
    <w:rsid w:val="006A5C41"/>
    <w:rsid w:val="006A6E29"/>
    <w:rsid w:val="006E2E8E"/>
    <w:rsid w:val="006F1215"/>
    <w:rsid w:val="00724A28"/>
    <w:rsid w:val="00733C71"/>
    <w:rsid w:val="0077399C"/>
    <w:rsid w:val="007851D7"/>
    <w:rsid w:val="00793C90"/>
    <w:rsid w:val="00797CA1"/>
    <w:rsid w:val="007B6AD0"/>
    <w:rsid w:val="007F7522"/>
    <w:rsid w:val="00804C3F"/>
    <w:rsid w:val="00807FCC"/>
    <w:rsid w:val="008863A4"/>
    <w:rsid w:val="00892BBF"/>
    <w:rsid w:val="008A757C"/>
    <w:rsid w:val="008B749A"/>
    <w:rsid w:val="008C677C"/>
    <w:rsid w:val="008D405A"/>
    <w:rsid w:val="008D555D"/>
    <w:rsid w:val="0090015E"/>
    <w:rsid w:val="00903499"/>
    <w:rsid w:val="00904030"/>
    <w:rsid w:val="00974934"/>
    <w:rsid w:val="009F406D"/>
    <w:rsid w:val="00A3523C"/>
    <w:rsid w:val="00A35D69"/>
    <w:rsid w:val="00A4427F"/>
    <w:rsid w:val="00A459D5"/>
    <w:rsid w:val="00A4728A"/>
    <w:rsid w:val="00A65A3E"/>
    <w:rsid w:val="00AA1F47"/>
    <w:rsid w:val="00AD7283"/>
    <w:rsid w:val="00AE1ED0"/>
    <w:rsid w:val="00AE73FC"/>
    <w:rsid w:val="00AF30F2"/>
    <w:rsid w:val="00B15F21"/>
    <w:rsid w:val="00B171D4"/>
    <w:rsid w:val="00B30509"/>
    <w:rsid w:val="00B41E6E"/>
    <w:rsid w:val="00B46728"/>
    <w:rsid w:val="00B512BB"/>
    <w:rsid w:val="00B6195B"/>
    <w:rsid w:val="00B72CAE"/>
    <w:rsid w:val="00B85762"/>
    <w:rsid w:val="00BD687B"/>
    <w:rsid w:val="00C16AF2"/>
    <w:rsid w:val="00C24D80"/>
    <w:rsid w:val="00C33AC1"/>
    <w:rsid w:val="00C66AA2"/>
    <w:rsid w:val="00C92B69"/>
    <w:rsid w:val="00C93C58"/>
    <w:rsid w:val="00D522D9"/>
    <w:rsid w:val="00D748AB"/>
    <w:rsid w:val="00D870AD"/>
    <w:rsid w:val="00D870CE"/>
    <w:rsid w:val="00DA0F94"/>
    <w:rsid w:val="00DC7524"/>
    <w:rsid w:val="00DD79CD"/>
    <w:rsid w:val="00E10585"/>
    <w:rsid w:val="00E13A52"/>
    <w:rsid w:val="00E57C40"/>
    <w:rsid w:val="00E67A1D"/>
    <w:rsid w:val="00EA6801"/>
    <w:rsid w:val="00EB2645"/>
    <w:rsid w:val="00EB4A38"/>
    <w:rsid w:val="00ED62DD"/>
    <w:rsid w:val="00EE01FE"/>
    <w:rsid w:val="00F045FF"/>
    <w:rsid w:val="00F27DD9"/>
    <w:rsid w:val="00F34FB8"/>
    <w:rsid w:val="00F364AA"/>
    <w:rsid w:val="00F42EB8"/>
    <w:rsid w:val="00F54532"/>
    <w:rsid w:val="00F57757"/>
    <w:rsid w:val="00F64729"/>
    <w:rsid w:val="00F90A35"/>
    <w:rsid w:val="00FA00B7"/>
    <w:rsid w:val="00FB460D"/>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91C07D-486C-4D40-B251-249AA07D8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78</Pages>
  <Words>16669</Words>
  <Characters>95014</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Robert Karoly</cp:lastModifiedBy>
  <cp:revision>214</cp:revision>
  <dcterms:created xsi:type="dcterms:W3CDTF">2019-10-20T14:16:00Z</dcterms:created>
  <dcterms:modified xsi:type="dcterms:W3CDTF">2019-12-1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